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8A1E8" w14:textId="77777777" w:rsidR="0073295E" w:rsidRPr="005C7B0F" w:rsidRDefault="0073295E" w:rsidP="005C7B0F">
      <w:pPr>
        <w:spacing w:after="0"/>
        <w:jc w:val="center"/>
        <w:rPr>
          <w:b/>
          <w:bCs/>
          <w:sz w:val="36"/>
          <w:szCs w:val="36"/>
        </w:rPr>
      </w:pPr>
      <w:r w:rsidRPr="005C7B0F">
        <w:rPr>
          <w:b/>
          <w:bCs/>
          <w:sz w:val="36"/>
          <w:szCs w:val="36"/>
          <w:cs/>
        </w:rPr>
        <w:t>การสร้างคู่มือการสอน การแต่งเพลงสมัยนิยมขั้นพื้นฐาน</w:t>
      </w:r>
    </w:p>
    <w:p w14:paraId="4BFC8924" w14:textId="6A5A8E7C" w:rsidR="007522B8" w:rsidRPr="005C7B0F" w:rsidRDefault="0073295E" w:rsidP="005C7B0F">
      <w:pPr>
        <w:spacing w:after="0"/>
        <w:jc w:val="center"/>
        <w:rPr>
          <w:b/>
          <w:bCs/>
          <w:sz w:val="36"/>
          <w:szCs w:val="36"/>
        </w:rPr>
      </w:pPr>
      <w:r w:rsidRPr="005C7B0F">
        <w:rPr>
          <w:b/>
          <w:bCs/>
          <w:sz w:val="36"/>
          <w:szCs w:val="36"/>
          <w:cs/>
        </w:rPr>
        <w:t>ตามกระบวนการสอนของอาจารย์ ประภพ ชมถาวร</w:t>
      </w:r>
    </w:p>
    <w:p w14:paraId="475E0B6F" w14:textId="7DE9740B" w:rsidR="00D7659C" w:rsidRPr="000E0A15" w:rsidRDefault="00D7659C" w:rsidP="001B1CB4">
      <w:pPr>
        <w:spacing w:after="0"/>
        <w:jc w:val="thaiDistribute"/>
        <w:rPr>
          <w:b/>
          <w:bCs/>
          <w:sz w:val="28"/>
          <w:szCs w:val="28"/>
        </w:rPr>
      </w:pPr>
    </w:p>
    <w:p w14:paraId="17B816B7" w14:textId="0B4B2B64" w:rsidR="00556CE5" w:rsidRPr="005C7B0F" w:rsidRDefault="00556CE5" w:rsidP="005C7B0F">
      <w:pPr>
        <w:spacing w:after="0"/>
        <w:jc w:val="center"/>
        <w:rPr>
          <w:sz w:val="30"/>
          <w:szCs w:val="30"/>
          <w:vertAlign w:val="superscript"/>
        </w:rPr>
      </w:pPr>
      <w:r w:rsidRPr="005C7B0F">
        <w:rPr>
          <w:rFonts w:hint="cs"/>
          <w:b/>
          <w:bCs/>
          <w:sz w:val="30"/>
          <w:szCs w:val="30"/>
          <w:cs/>
        </w:rPr>
        <w:t>ชนทัช สุริยะชั</w:t>
      </w:r>
      <w:r w:rsidR="00F347D5" w:rsidRPr="005C7B0F">
        <w:rPr>
          <w:rFonts w:hint="cs"/>
          <w:b/>
          <w:bCs/>
          <w:sz w:val="30"/>
          <w:szCs w:val="30"/>
          <w:cs/>
        </w:rPr>
        <w:t>ย</w:t>
      </w:r>
      <w:r w:rsidR="00F347D5" w:rsidRPr="005C7B0F">
        <w:rPr>
          <w:rFonts w:hint="cs"/>
          <w:sz w:val="30"/>
          <w:szCs w:val="30"/>
          <w:vertAlign w:val="superscript"/>
          <w:cs/>
        </w:rPr>
        <w:t>1</w:t>
      </w:r>
      <w:r w:rsidR="00936DA8">
        <w:rPr>
          <w:rFonts w:hint="cs"/>
          <w:sz w:val="30"/>
          <w:szCs w:val="30"/>
          <w:cs/>
        </w:rPr>
        <w:t xml:space="preserve"> </w:t>
      </w:r>
      <w:r w:rsidRPr="005C7B0F">
        <w:rPr>
          <w:rFonts w:hint="cs"/>
          <w:sz w:val="30"/>
          <w:szCs w:val="30"/>
          <w:cs/>
        </w:rPr>
        <w:t>* นัฏฐิกา สุนทรธนผล</w:t>
      </w:r>
      <w:r w:rsidR="00F347D5" w:rsidRPr="005C7B0F">
        <w:rPr>
          <w:rFonts w:hint="cs"/>
          <w:sz w:val="30"/>
          <w:szCs w:val="30"/>
          <w:vertAlign w:val="superscript"/>
          <w:cs/>
        </w:rPr>
        <w:t>2</w:t>
      </w:r>
    </w:p>
    <w:p w14:paraId="144F6312" w14:textId="77777777" w:rsidR="00556CE5" w:rsidRPr="000E0A15" w:rsidRDefault="00556CE5" w:rsidP="001B1CB4">
      <w:pPr>
        <w:spacing w:after="0"/>
        <w:jc w:val="thaiDistribute"/>
        <w:rPr>
          <w:sz w:val="28"/>
          <w:szCs w:val="28"/>
        </w:rPr>
      </w:pPr>
    </w:p>
    <w:p w14:paraId="01D9EC45" w14:textId="2D1F3F6A" w:rsidR="00556CE5" w:rsidRPr="005C7B0F" w:rsidRDefault="00F347D5" w:rsidP="005C7B0F">
      <w:pPr>
        <w:spacing w:after="0"/>
        <w:jc w:val="center"/>
        <w:rPr>
          <w:sz w:val="24"/>
          <w:szCs w:val="24"/>
        </w:rPr>
      </w:pPr>
      <w:r w:rsidRPr="005C7B0F">
        <w:rPr>
          <w:rFonts w:hint="cs"/>
          <w:sz w:val="24"/>
          <w:szCs w:val="24"/>
          <w:vertAlign w:val="superscript"/>
          <w:cs/>
        </w:rPr>
        <w:t>1</w:t>
      </w:r>
      <w:r w:rsidR="00556CE5" w:rsidRPr="005C7B0F">
        <w:rPr>
          <w:rFonts w:hint="cs"/>
          <w:sz w:val="24"/>
          <w:szCs w:val="24"/>
          <w:cs/>
        </w:rPr>
        <w:t>นิสิตหลักสูตรการศึกษามหาบัณฑิต สาขาดนตรีศึกษา คณะศิลปกรรมศาสตร์ มหาวิทยาลัยศรีนคริทรวิโรฒ</w:t>
      </w:r>
    </w:p>
    <w:p w14:paraId="34F9AE21" w14:textId="71A59A60" w:rsidR="00556CE5" w:rsidRPr="005C7B0F" w:rsidRDefault="00F347D5" w:rsidP="005C7B0F">
      <w:pPr>
        <w:spacing w:after="0"/>
        <w:jc w:val="center"/>
        <w:rPr>
          <w:sz w:val="24"/>
          <w:szCs w:val="24"/>
          <w:cs/>
        </w:rPr>
      </w:pPr>
      <w:r w:rsidRPr="005C7B0F">
        <w:rPr>
          <w:rFonts w:hint="cs"/>
          <w:sz w:val="24"/>
          <w:szCs w:val="24"/>
          <w:vertAlign w:val="superscript"/>
          <w:cs/>
        </w:rPr>
        <w:t>2</w:t>
      </w:r>
      <w:r w:rsidR="00556CE5" w:rsidRPr="005C7B0F">
        <w:rPr>
          <w:rFonts w:hint="cs"/>
          <w:sz w:val="24"/>
          <w:szCs w:val="24"/>
          <w:cs/>
        </w:rPr>
        <w:t>อาจารย์ที่ปรึกษา สาขาวิชาดุริยางคศาสตร์สากล คณะศิลปกรรมศาสตร์ มหาวิทยาลัยศรีนคริทรวิโรฒ</w:t>
      </w:r>
    </w:p>
    <w:p w14:paraId="01D884C4" w14:textId="1BC0B442" w:rsidR="0028104A" w:rsidRDefault="00556CE5" w:rsidP="0028104A">
      <w:pPr>
        <w:spacing w:after="0"/>
        <w:jc w:val="center"/>
        <w:rPr>
          <w:sz w:val="24"/>
          <w:szCs w:val="24"/>
        </w:rPr>
      </w:pPr>
      <w:r w:rsidRPr="005C7B0F">
        <w:rPr>
          <w:rFonts w:hint="cs"/>
          <w:sz w:val="24"/>
          <w:szCs w:val="24"/>
        </w:rPr>
        <w:t xml:space="preserve">Email: </w:t>
      </w:r>
      <w:hyperlink r:id="rId5" w:history="1">
        <w:r w:rsidR="000C1E5C" w:rsidRPr="005C7B0F">
          <w:rPr>
            <w:rStyle w:val="10"/>
            <w:rFonts w:ascii="TH SarabunPSK" w:hAnsi="TH SarabunPSK" w:cs="TH SarabunPSK" w:hint="cs"/>
            <w:sz w:val="24"/>
            <w:szCs w:val="24"/>
          </w:rPr>
          <w:t>gs601130443@swu.ac.th*</w:t>
        </w:r>
      </w:hyperlink>
      <w:r w:rsidR="000C1E5C" w:rsidRPr="005C7B0F">
        <w:rPr>
          <w:rFonts w:hint="cs"/>
          <w:sz w:val="24"/>
          <w:szCs w:val="24"/>
        </w:rPr>
        <w:t xml:space="preserve"> </w:t>
      </w:r>
      <w:r w:rsidRPr="005C7B0F">
        <w:rPr>
          <w:rFonts w:hint="cs"/>
          <w:sz w:val="24"/>
          <w:szCs w:val="24"/>
        </w:rPr>
        <w:t xml:space="preserve">, </w:t>
      </w:r>
      <w:hyperlink r:id="rId6" w:history="1">
        <w:r w:rsidRPr="005C7B0F">
          <w:rPr>
            <w:rStyle w:val="10"/>
            <w:rFonts w:ascii="TH SarabunPSK" w:hAnsi="TH SarabunPSK" w:cs="TH SarabunPSK" w:hint="cs"/>
            <w:sz w:val="24"/>
            <w:szCs w:val="24"/>
          </w:rPr>
          <w:t>nuttikas@g.swu.ac.th</w:t>
        </w:r>
      </w:hyperlink>
    </w:p>
    <w:p w14:paraId="7FC2FC10" w14:textId="77777777" w:rsidR="0028104A" w:rsidRDefault="0028104A" w:rsidP="0028104A">
      <w:pPr>
        <w:spacing w:after="0"/>
        <w:jc w:val="center"/>
        <w:rPr>
          <w:sz w:val="24"/>
          <w:szCs w:val="24"/>
        </w:rPr>
      </w:pPr>
    </w:p>
    <w:p w14:paraId="60AE7182" w14:textId="6A6A015B" w:rsidR="00556CE5" w:rsidRPr="0028104A" w:rsidRDefault="00556CE5" w:rsidP="0028104A">
      <w:pPr>
        <w:spacing w:after="0"/>
        <w:rPr>
          <w:sz w:val="24"/>
          <w:szCs w:val="24"/>
        </w:rPr>
      </w:pPr>
      <w:r w:rsidRPr="0028104A">
        <w:rPr>
          <w:rFonts w:hint="cs"/>
          <w:b/>
          <w:bCs/>
          <w:sz w:val="28"/>
          <w:szCs w:val="28"/>
          <w:cs/>
        </w:rPr>
        <w:t>บทคัดย่อ</w:t>
      </w:r>
    </w:p>
    <w:p w14:paraId="5EB171D7" w14:textId="4E7C8015" w:rsidR="00760C42" w:rsidRPr="0028104A" w:rsidRDefault="00760C42" w:rsidP="005A3090">
      <w:pPr>
        <w:spacing w:after="0"/>
        <w:jc w:val="thaiDistribute"/>
        <w:rPr>
          <w:sz w:val="28"/>
          <w:szCs w:val="28"/>
        </w:rPr>
      </w:pPr>
      <w:r w:rsidRPr="0028104A">
        <w:rPr>
          <w:rFonts w:hint="cs"/>
          <w:b/>
          <w:bCs/>
          <w:sz w:val="28"/>
          <w:szCs w:val="28"/>
          <w:cs/>
        </w:rPr>
        <w:tab/>
      </w:r>
      <w:r w:rsidRPr="0028104A">
        <w:rPr>
          <w:rFonts w:hint="cs"/>
          <w:sz w:val="28"/>
          <w:szCs w:val="28"/>
          <w:cs/>
        </w:rPr>
        <w:t xml:space="preserve">การวิจัยครั้งนี้มีวัตถุประสงค์เพื่อ </w:t>
      </w:r>
      <w:r w:rsidRPr="0028104A">
        <w:rPr>
          <w:rFonts w:hint="cs"/>
          <w:sz w:val="28"/>
          <w:szCs w:val="28"/>
        </w:rPr>
        <w:t>1</w:t>
      </w:r>
      <w:r w:rsidRPr="0028104A">
        <w:rPr>
          <w:rFonts w:hint="cs"/>
          <w:sz w:val="28"/>
          <w:szCs w:val="28"/>
          <w:cs/>
        </w:rPr>
        <w:t>)</w:t>
      </w:r>
      <w:r w:rsidRPr="0028104A">
        <w:rPr>
          <w:rFonts w:hint="cs"/>
          <w:sz w:val="28"/>
          <w:szCs w:val="28"/>
        </w:rPr>
        <w:t xml:space="preserve"> </w:t>
      </w:r>
      <w:r w:rsidRPr="0028104A">
        <w:rPr>
          <w:rFonts w:hint="cs"/>
          <w:sz w:val="28"/>
          <w:szCs w:val="28"/>
          <w:cs/>
        </w:rPr>
        <w:t xml:space="preserve">เพื่อศึกษากระบวนการสอน การแต่งเพลงสมัยนิยมขั้นพื้นฐาน ของ อาจารย์ ประภพ ชมถาวร </w:t>
      </w:r>
      <w:r w:rsidRPr="0028104A">
        <w:rPr>
          <w:rFonts w:hint="cs"/>
          <w:sz w:val="28"/>
          <w:szCs w:val="28"/>
        </w:rPr>
        <w:t>2</w:t>
      </w:r>
      <w:r w:rsidRPr="0028104A">
        <w:rPr>
          <w:rFonts w:hint="cs"/>
          <w:sz w:val="28"/>
          <w:szCs w:val="28"/>
          <w:cs/>
        </w:rPr>
        <w:t>)</w:t>
      </w:r>
      <w:r w:rsidRPr="0028104A">
        <w:rPr>
          <w:rFonts w:hint="cs"/>
          <w:sz w:val="28"/>
          <w:szCs w:val="28"/>
        </w:rPr>
        <w:t xml:space="preserve"> </w:t>
      </w:r>
      <w:r w:rsidRPr="0028104A">
        <w:rPr>
          <w:rFonts w:hint="cs"/>
          <w:sz w:val="28"/>
          <w:szCs w:val="28"/>
          <w:cs/>
        </w:rPr>
        <w:t>เพื่อสร้างคู่มือการสอน การแต่งเพลงสมัยนิยมขั้นพื้นฐาน ตามแนวทางกระบวนการสอน ของ อาจารย์ ประภพ ชมถาวร</w:t>
      </w:r>
      <w:r w:rsidRPr="0028104A">
        <w:rPr>
          <w:rFonts w:hint="cs"/>
          <w:sz w:val="28"/>
          <w:szCs w:val="28"/>
        </w:rPr>
        <w:t xml:space="preserve"> </w:t>
      </w:r>
      <w:r w:rsidR="002E54F0" w:rsidRPr="0028104A">
        <w:rPr>
          <w:rFonts w:hint="cs"/>
          <w:sz w:val="28"/>
          <w:szCs w:val="28"/>
          <w:cs/>
        </w:rPr>
        <w:t>การวิจัยในครั้งนี้</w:t>
      </w:r>
      <w:r w:rsidR="005A3090">
        <w:rPr>
          <w:rFonts w:hint="cs"/>
          <w:sz w:val="28"/>
          <w:szCs w:val="28"/>
          <w:cs/>
        </w:rPr>
        <w:t>เป็น</w:t>
      </w:r>
      <w:r w:rsidR="002E54F0" w:rsidRPr="0028104A">
        <w:rPr>
          <w:rFonts w:hint="cs"/>
          <w:sz w:val="28"/>
          <w:szCs w:val="28"/>
          <w:cs/>
        </w:rPr>
        <w:t xml:space="preserve">การวิจัยแบบคุณภาพ </w:t>
      </w:r>
      <w:r w:rsidR="005A3090">
        <w:rPr>
          <w:rFonts w:hint="cs"/>
          <w:sz w:val="28"/>
          <w:szCs w:val="28"/>
          <w:cs/>
        </w:rPr>
        <w:t xml:space="preserve">โดยมีกลุ่มประชากรคือ 1. </w:t>
      </w:r>
      <w:r w:rsidR="005A3090" w:rsidRPr="005A3090">
        <w:rPr>
          <w:sz w:val="28"/>
          <w:szCs w:val="28"/>
          <w:cs/>
        </w:rPr>
        <w:t>อาจารย์ ประภพ ชมถาวร</w:t>
      </w:r>
      <w:r w:rsidR="005A3090">
        <w:rPr>
          <w:rFonts w:hint="cs"/>
          <w:sz w:val="28"/>
          <w:szCs w:val="28"/>
          <w:cs/>
        </w:rPr>
        <w:t xml:space="preserve"> </w:t>
      </w:r>
      <w:r w:rsidR="005A3090" w:rsidRPr="005A3090">
        <w:rPr>
          <w:sz w:val="28"/>
          <w:szCs w:val="28"/>
          <w:cs/>
        </w:rPr>
        <w:t>ผู้ให้ข้อมูลเกี่ยวกับกระบวนการสอน การแต่งเพลงสมัยนิยมขั้นพื้นฐาน</w:t>
      </w:r>
      <w:r w:rsidR="005A3090">
        <w:rPr>
          <w:rFonts w:hint="cs"/>
          <w:sz w:val="28"/>
          <w:szCs w:val="28"/>
          <w:cs/>
        </w:rPr>
        <w:t xml:space="preserve"> 2. </w:t>
      </w:r>
      <w:r w:rsidR="005A3090" w:rsidRPr="005A3090">
        <w:rPr>
          <w:sz w:val="28"/>
          <w:szCs w:val="28"/>
          <w:cs/>
        </w:rPr>
        <w:t>นิสิตนักศึกษา สาขาดนตรี มหาวิทยาลัยศิลปากร ที่ลงทะเบียนเรียนการแต่งเพลงสมัยนิยมขั้นพื้นฐาน</w:t>
      </w:r>
      <w:r w:rsidR="005A3090">
        <w:rPr>
          <w:rFonts w:hint="cs"/>
          <w:sz w:val="28"/>
          <w:szCs w:val="28"/>
          <w:cs/>
        </w:rPr>
        <w:t xml:space="preserve"> </w:t>
      </w:r>
      <w:r w:rsidR="005A3090" w:rsidRPr="005A3090">
        <w:rPr>
          <w:sz w:val="28"/>
          <w:szCs w:val="28"/>
          <w:cs/>
        </w:rPr>
        <w:t>โดยใช้การเลือกแบบเจาะจง จ</w:t>
      </w:r>
      <w:r w:rsidR="005A3090">
        <w:rPr>
          <w:rFonts w:hint="cs"/>
          <w:sz w:val="28"/>
          <w:szCs w:val="28"/>
          <w:cs/>
        </w:rPr>
        <w:t>ำ</w:t>
      </w:r>
      <w:r w:rsidR="005A3090" w:rsidRPr="005A3090">
        <w:rPr>
          <w:sz w:val="28"/>
          <w:szCs w:val="28"/>
          <w:cs/>
        </w:rPr>
        <w:t>นวน 5 คน</w:t>
      </w:r>
      <w:r w:rsidR="000A1F7F">
        <w:rPr>
          <w:rFonts w:hint="cs"/>
          <w:sz w:val="28"/>
          <w:szCs w:val="28"/>
          <w:cs/>
        </w:rPr>
        <w:t xml:space="preserve"> โดยเก็บข้อมูลจากการ</w:t>
      </w:r>
      <w:r w:rsidR="000A1F7F">
        <w:rPr>
          <w:rFonts w:hint="cs"/>
          <w:sz w:val="28"/>
          <w:szCs w:val="28"/>
          <w:cs/>
        </w:rPr>
        <w:t>ใช้บทสัมภาษณ์และ</w:t>
      </w:r>
      <w:r w:rsidR="000A1F7F">
        <w:rPr>
          <w:rFonts w:hint="cs"/>
          <w:sz w:val="28"/>
          <w:szCs w:val="28"/>
          <w:cs/>
        </w:rPr>
        <w:t>ศึกษาผลงานที่เกี่ยวข้อง</w:t>
      </w:r>
      <w:r w:rsidR="005B3F68">
        <w:rPr>
          <w:rFonts w:hint="cs"/>
          <w:sz w:val="28"/>
          <w:szCs w:val="28"/>
          <w:cs/>
        </w:rPr>
        <w:t xml:space="preserve"> </w:t>
      </w:r>
      <w:r w:rsidR="002E54F0" w:rsidRPr="0028104A">
        <w:rPr>
          <w:rFonts w:hint="cs"/>
          <w:sz w:val="28"/>
          <w:szCs w:val="28"/>
          <w:cs/>
        </w:rPr>
        <w:t>ผลการวิจัยพบว่า</w:t>
      </w:r>
      <w:r w:rsidR="000A1F7F">
        <w:rPr>
          <w:rFonts w:hint="cs"/>
          <w:sz w:val="28"/>
          <w:szCs w:val="28"/>
          <w:cs/>
        </w:rPr>
        <w:t xml:space="preserve"> </w:t>
      </w:r>
      <w:r w:rsidR="002E54F0" w:rsidRPr="0028104A">
        <w:rPr>
          <w:rFonts w:hint="cs"/>
          <w:sz w:val="28"/>
          <w:szCs w:val="28"/>
          <w:cs/>
        </w:rPr>
        <w:t>อาจารย์ ประภพ ชมถาวรนั้น ได้ยึดแนวทางการสอนที่มุ่นเน้นให้ผู้เรียนได้ใช้ความคิด ไม่อยู่ในกรอบ และใช้จินตนาการความคิดสร้างสรรค์ให้มากและกว้างที่สุดเท่าที่จะสามารถทำได้ โดยอาจารประภพ ชมถารได้เน้นย้ำหลักการที่สำคัญ 3 เรื่องได้แก่ 1) การคิดหาแกนความคิดหลักของเพลง 2) การวางแผนการแต่งเพลง 3) การตรวจสอบเพลงหลังจากแต่งเสร็จ และมีแนวทางการสอนคือ 1) สอนให้ผู้เรียนฝึกใช้ความคิดสร้างสรรค์และจิน</w:t>
      </w:r>
      <w:r w:rsidR="00917079" w:rsidRPr="0028104A">
        <w:rPr>
          <w:rFonts w:hint="cs"/>
          <w:sz w:val="28"/>
          <w:szCs w:val="28"/>
          <w:cs/>
        </w:rPr>
        <w:t>ตน</w:t>
      </w:r>
      <w:r w:rsidR="002E54F0" w:rsidRPr="0028104A">
        <w:rPr>
          <w:rFonts w:hint="cs"/>
          <w:sz w:val="28"/>
          <w:szCs w:val="28"/>
          <w:cs/>
        </w:rPr>
        <w:t>าการให้มากที่สุด 2) สอนให้ผู้เรียนหาแนวคิดแกนหลักของเพลง 3) สอนให้นำความรู้ของแต่ละบทเรียนต่างต่างไปประยุกต์ใช้ 4) สอนให้ฝึกฝนให้มากที่สุด</w:t>
      </w:r>
    </w:p>
    <w:p w14:paraId="21FCE7BA" w14:textId="26593C3E" w:rsidR="002E54F0" w:rsidRPr="0028104A" w:rsidRDefault="002E54F0" w:rsidP="004E6802">
      <w:pPr>
        <w:spacing w:after="0"/>
        <w:jc w:val="thaiDistribute"/>
        <w:rPr>
          <w:sz w:val="28"/>
          <w:szCs w:val="28"/>
        </w:rPr>
      </w:pPr>
    </w:p>
    <w:p w14:paraId="61424D89" w14:textId="764CFA41" w:rsidR="00A62B17" w:rsidRDefault="002E54F0" w:rsidP="004E6802">
      <w:pPr>
        <w:spacing w:after="0"/>
        <w:jc w:val="thaiDistribute"/>
        <w:rPr>
          <w:sz w:val="28"/>
          <w:szCs w:val="28"/>
        </w:rPr>
      </w:pPr>
      <w:r w:rsidRPr="0028104A">
        <w:rPr>
          <w:rFonts w:hint="cs"/>
          <w:b/>
          <w:bCs/>
          <w:sz w:val="28"/>
          <w:szCs w:val="28"/>
          <w:cs/>
        </w:rPr>
        <w:t xml:space="preserve">คำสำคัญ </w:t>
      </w:r>
      <w:r w:rsidRPr="0028104A">
        <w:rPr>
          <w:rFonts w:hint="cs"/>
          <w:b/>
          <w:bCs/>
          <w:sz w:val="28"/>
          <w:szCs w:val="28"/>
        </w:rPr>
        <w:t xml:space="preserve">: </w:t>
      </w:r>
      <w:r w:rsidRPr="0028104A">
        <w:rPr>
          <w:rFonts w:hint="cs"/>
          <w:sz w:val="28"/>
          <w:szCs w:val="28"/>
          <w:cs/>
        </w:rPr>
        <w:t>กระบวนการสอน</w:t>
      </w:r>
      <w:r w:rsidRPr="0028104A">
        <w:rPr>
          <w:rFonts w:hint="cs"/>
          <w:sz w:val="28"/>
          <w:szCs w:val="28"/>
        </w:rPr>
        <w:t xml:space="preserve">, </w:t>
      </w:r>
      <w:r w:rsidRPr="0028104A">
        <w:rPr>
          <w:rFonts w:hint="cs"/>
          <w:sz w:val="28"/>
          <w:szCs w:val="28"/>
          <w:cs/>
        </w:rPr>
        <w:t>การแต่งเพลงสมัยนิยมขั้นพื้นฐาน</w:t>
      </w:r>
    </w:p>
    <w:p w14:paraId="022986FA" w14:textId="0E2BE5F0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4520D5BF" w14:textId="17B4DBA7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105B524A" w14:textId="1A709257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6BAAC295" w14:textId="77777777" w:rsidR="0028104A" w:rsidRP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73CB102B" w14:textId="2890A178" w:rsidR="009F35D3" w:rsidRDefault="009F35D3" w:rsidP="004E6802">
      <w:pPr>
        <w:spacing w:after="0"/>
        <w:jc w:val="thaiDistribute"/>
        <w:rPr>
          <w:sz w:val="28"/>
          <w:szCs w:val="28"/>
        </w:rPr>
      </w:pPr>
    </w:p>
    <w:p w14:paraId="4F8F2EC4" w14:textId="4301FB8E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3E1C5512" w14:textId="43073830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07035DF6" w14:textId="273855A6" w:rsidR="00AA6581" w:rsidRDefault="00AA6581" w:rsidP="004E6802">
      <w:pPr>
        <w:spacing w:after="0"/>
        <w:jc w:val="thaiDistribute"/>
        <w:rPr>
          <w:sz w:val="28"/>
          <w:szCs w:val="28"/>
        </w:rPr>
      </w:pPr>
    </w:p>
    <w:p w14:paraId="373A8C62" w14:textId="5C286597" w:rsidR="00AA6581" w:rsidRDefault="00AA6581" w:rsidP="004E6802">
      <w:pPr>
        <w:spacing w:after="0"/>
        <w:jc w:val="thaiDistribute"/>
        <w:rPr>
          <w:sz w:val="28"/>
          <w:szCs w:val="28"/>
        </w:rPr>
      </w:pPr>
    </w:p>
    <w:p w14:paraId="14CE3178" w14:textId="77777777" w:rsidR="00AA6581" w:rsidRDefault="00AA6581" w:rsidP="004E6802">
      <w:pPr>
        <w:spacing w:after="0"/>
        <w:jc w:val="thaiDistribute"/>
        <w:rPr>
          <w:sz w:val="28"/>
          <w:szCs w:val="28"/>
        </w:rPr>
      </w:pPr>
    </w:p>
    <w:p w14:paraId="58D0D0AD" w14:textId="5DE2624D" w:rsidR="0028104A" w:rsidRDefault="0028104A" w:rsidP="004E6802">
      <w:pPr>
        <w:spacing w:after="0"/>
        <w:jc w:val="thaiDistribute"/>
        <w:rPr>
          <w:sz w:val="28"/>
          <w:szCs w:val="28"/>
        </w:rPr>
      </w:pPr>
    </w:p>
    <w:p w14:paraId="087CAA1E" w14:textId="77777777" w:rsidR="0028104A" w:rsidRPr="005C7B0F" w:rsidRDefault="0028104A" w:rsidP="0028104A">
      <w:pPr>
        <w:spacing w:after="0"/>
        <w:jc w:val="center"/>
        <w:rPr>
          <w:b/>
          <w:bCs/>
          <w:sz w:val="36"/>
          <w:szCs w:val="36"/>
        </w:rPr>
      </w:pPr>
      <w:r w:rsidRPr="005C7B0F">
        <w:rPr>
          <w:b/>
          <w:bCs/>
          <w:sz w:val="36"/>
          <w:szCs w:val="36"/>
        </w:rPr>
        <w:t>THE DEVELOPEMENT OF POP SONGWRITING'S TEACHING MANUAL</w:t>
      </w:r>
    </w:p>
    <w:p w14:paraId="3196FC78" w14:textId="7119F870" w:rsidR="0028104A" w:rsidRDefault="0028104A" w:rsidP="0028104A">
      <w:pPr>
        <w:spacing w:after="0"/>
        <w:jc w:val="center"/>
        <w:rPr>
          <w:b/>
          <w:bCs/>
        </w:rPr>
      </w:pPr>
      <w:r w:rsidRPr="005C7B0F">
        <w:rPr>
          <w:b/>
          <w:bCs/>
          <w:sz w:val="36"/>
          <w:szCs w:val="36"/>
        </w:rPr>
        <w:t>BASED ON TEACHING METHOD OF PRAPOP CHOMTHAWORN</w:t>
      </w:r>
    </w:p>
    <w:p w14:paraId="0C5CD761" w14:textId="60BF4CEC" w:rsidR="0028104A" w:rsidRDefault="0028104A" w:rsidP="0028104A">
      <w:pPr>
        <w:spacing w:after="0"/>
        <w:jc w:val="center"/>
        <w:rPr>
          <w:b/>
          <w:bCs/>
        </w:rPr>
      </w:pPr>
    </w:p>
    <w:p w14:paraId="0CBFF64E" w14:textId="275BE41E" w:rsidR="0028104A" w:rsidRDefault="0028104A" w:rsidP="0028104A">
      <w:pPr>
        <w:spacing w:after="0"/>
        <w:jc w:val="center"/>
        <w:rPr>
          <w:sz w:val="30"/>
          <w:szCs w:val="30"/>
          <w:vertAlign w:val="superscript"/>
        </w:rPr>
      </w:pPr>
      <w:r w:rsidRPr="005C7B0F">
        <w:rPr>
          <w:rFonts w:hint="cs"/>
          <w:b/>
          <w:bCs/>
          <w:sz w:val="30"/>
          <w:szCs w:val="30"/>
        </w:rPr>
        <w:t>Chanatach Suriyachai</w:t>
      </w:r>
      <w:r w:rsidRPr="005C7B0F">
        <w:rPr>
          <w:rFonts w:hint="cs"/>
          <w:sz w:val="30"/>
          <w:szCs w:val="30"/>
          <w:vertAlign w:val="superscript"/>
        </w:rPr>
        <w:t>1</w:t>
      </w:r>
      <w:r w:rsidR="00936DA8">
        <w:rPr>
          <w:sz w:val="30"/>
          <w:szCs w:val="30"/>
          <w:vertAlign w:val="superscript"/>
        </w:rPr>
        <w:t xml:space="preserve"> </w:t>
      </w:r>
      <w:r w:rsidRPr="005C7B0F">
        <w:rPr>
          <w:rFonts w:hint="cs"/>
          <w:sz w:val="30"/>
          <w:szCs w:val="30"/>
          <w:cs/>
        </w:rPr>
        <w:t>*</w:t>
      </w:r>
      <w:r w:rsidRPr="005C7B0F">
        <w:rPr>
          <w:rFonts w:hint="cs"/>
          <w:sz w:val="30"/>
          <w:szCs w:val="30"/>
        </w:rPr>
        <w:t>, Nuttika Soontorntanaphol</w:t>
      </w:r>
      <w:r w:rsidRPr="005C7B0F">
        <w:rPr>
          <w:rFonts w:hint="cs"/>
          <w:sz w:val="30"/>
          <w:szCs w:val="30"/>
          <w:vertAlign w:val="superscript"/>
        </w:rPr>
        <w:t>2</w:t>
      </w:r>
    </w:p>
    <w:p w14:paraId="4EC6EAE5" w14:textId="402E32E0" w:rsidR="0028104A" w:rsidRDefault="0028104A" w:rsidP="0028104A">
      <w:pPr>
        <w:spacing w:after="0"/>
        <w:jc w:val="center"/>
        <w:rPr>
          <w:sz w:val="30"/>
          <w:szCs w:val="30"/>
          <w:vertAlign w:val="superscript"/>
        </w:rPr>
      </w:pPr>
    </w:p>
    <w:p w14:paraId="2BC113A1" w14:textId="0426E904" w:rsidR="0028104A" w:rsidRDefault="0028104A" w:rsidP="0028104A">
      <w:pPr>
        <w:spacing w:after="0"/>
        <w:jc w:val="center"/>
        <w:rPr>
          <w:sz w:val="24"/>
          <w:szCs w:val="24"/>
        </w:rPr>
      </w:pPr>
      <w:r w:rsidRPr="005C7B0F">
        <w:rPr>
          <w:rFonts w:hint="cs"/>
          <w:sz w:val="24"/>
          <w:szCs w:val="24"/>
          <w:vertAlign w:val="superscript"/>
        </w:rPr>
        <w:t>1</w:t>
      </w:r>
      <w:r w:rsidRPr="005C7B0F">
        <w:rPr>
          <w:rFonts w:hint="cs"/>
          <w:sz w:val="24"/>
          <w:szCs w:val="24"/>
        </w:rPr>
        <w:t>Master of education students (Music education) Faculty of Fine Arts, Srinakharinwirot University</w:t>
      </w:r>
    </w:p>
    <w:p w14:paraId="3A667A13" w14:textId="4D29DAB0" w:rsidR="0028104A" w:rsidRDefault="0028104A" w:rsidP="0028104A">
      <w:pPr>
        <w:spacing w:after="0"/>
        <w:jc w:val="center"/>
        <w:rPr>
          <w:sz w:val="24"/>
          <w:szCs w:val="24"/>
        </w:rPr>
      </w:pPr>
      <w:r w:rsidRPr="005C7B0F">
        <w:rPr>
          <w:rFonts w:hint="cs"/>
          <w:sz w:val="24"/>
          <w:szCs w:val="24"/>
          <w:vertAlign w:val="superscript"/>
        </w:rPr>
        <w:t>2</w:t>
      </w:r>
      <w:r w:rsidRPr="005C7B0F">
        <w:rPr>
          <w:rFonts w:hint="cs"/>
          <w:sz w:val="24"/>
          <w:szCs w:val="24"/>
        </w:rPr>
        <w:t>Advisor, Assistant Professor Dr., Division of Music, Faculty of Fine Arts, Srinakharinwirot University</w:t>
      </w:r>
    </w:p>
    <w:p w14:paraId="6AB77998" w14:textId="340F4097" w:rsidR="0028104A" w:rsidRDefault="0028104A" w:rsidP="0028104A">
      <w:pPr>
        <w:spacing w:after="0"/>
        <w:jc w:val="center"/>
        <w:rPr>
          <w:sz w:val="24"/>
          <w:szCs w:val="24"/>
        </w:rPr>
      </w:pPr>
      <w:r w:rsidRPr="005C7B0F">
        <w:rPr>
          <w:rFonts w:hint="cs"/>
          <w:sz w:val="24"/>
          <w:szCs w:val="24"/>
          <w:cs/>
        </w:rPr>
        <w:t>*</w:t>
      </w:r>
      <w:r w:rsidRPr="005C7B0F">
        <w:rPr>
          <w:rFonts w:hint="cs"/>
          <w:sz w:val="24"/>
          <w:szCs w:val="24"/>
        </w:rPr>
        <w:t xml:space="preserve">Corresponding author, Email: </w:t>
      </w:r>
      <w:hyperlink r:id="rId7" w:history="1">
        <w:r w:rsidRPr="005C7B0F">
          <w:rPr>
            <w:rStyle w:val="10"/>
            <w:rFonts w:ascii="TH SarabunPSK" w:hAnsi="TH SarabunPSK" w:cs="TH SarabunPSK" w:hint="cs"/>
            <w:sz w:val="24"/>
            <w:szCs w:val="24"/>
          </w:rPr>
          <w:t>gs601130443@swu.ac.th*</w:t>
        </w:r>
      </w:hyperlink>
      <w:r w:rsidRPr="005C7B0F">
        <w:rPr>
          <w:rFonts w:hint="cs"/>
          <w:sz w:val="24"/>
          <w:szCs w:val="24"/>
        </w:rPr>
        <w:t xml:space="preserve"> , </w:t>
      </w:r>
      <w:hyperlink r:id="rId8" w:history="1">
        <w:r w:rsidRPr="005C7B0F">
          <w:rPr>
            <w:rStyle w:val="10"/>
            <w:rFonts w:ascii="TH SarabunPSK" w:hAnsi="TH SarabunPSK" w:cs="TH SarabunPSK" w:hint="cs"/>
            <w:sz w:val="24"/>
            <w:szCs w:val="24"/>
          </w:rPr>
          <w:t>nuttikas@g.swu.ac.th</w:t>
        </w:r>
      </w:hyperlink>
    </w:p>
    <w:p w14:paraId="482DB885" w14:textId="77777777" w:rsidR="00000DDB" w:rsidRDefault="00000DDB" w:rsidP="0028104A">
      <w:pPr>
        <w:spacing w:after="0"/>
        <w:jc w:val="center"/>
        <w:rPr>
          <w:sz w:val="24"/>
          <w:szCs w:val="24"/>
        </w:rPr>
      </w:pPr>
    </w:p>
    <w:p w14:paraId="0A741908" w14:textId="0A1EF8FA" w:rsidR="002E54F0" w:rsidRPr="00B13D0B" w:rsidRDefault="002E54F0" w:rsidP="00000DDB">
      <w:pPr>
        <w:spacing w:before="240" w:after="240"/>
        <w:rPr>
          <w:b/>
          <w:bCs/>
        </w:rPr>
      </w:pPr>
      <w:r w:rsidRPr="00B13D0B">
        <w:rPr>
          <w:rFonts w:hint="cs"/>
          <w:b/>
          <w:bCs/>
        </w:rPr>
        <w:t>Abstract</w:t>
      </w:r>
    </w:p>
    <w:p w14:paraId="4444555A" w14:textId="3B2683BD" w:rsidR="00760C42" w:rsidRPr="00000DDB" w:rsidRDefault="00DC4E1A" w:rsidP="005F0C61">
      <w:pPr>
        <w:spacing w:after="0"/>
        <w:jc w:val="thaiDistribute"/>
        <w:rPr>
          <w:sz w:val="28"/>
          <w:szCs w:val="28"/>
          <w:cs/>
        </w:rPr>
      </w:pPr>
      <w:r w:rsidRPr="00000DDB">
        <w:rPr>
          <w:rFonts w:hint="cs"/>
          <w:sz w:val="28"/>
          <w:szCs w:val="28"/>
        </w:rPr>
        <w:tab/>
      </w:r>
      <w:r w:rsidR="00000DDB" w:rsidRPr="00000DDB">
        <w:rPr>
          <w:sz w:val="28"/>
          <w:szCs w:val="28"/>
        </w:rPr>
        <w:t>The purposes of this research are as follows: (1) to study the basic pop songwriting</w:t>
      </w:r>
      <w:r w:rsidR="002A728E">
        <w:rPr>
          <w:sz w:val="28"/>
          <w:szCs w:val="28"/>
        </w:rPr>
        <w:t>’s</w:t>
      </w:r>
      <w:r w:rsidR="00000DDB" w:rsidRPr="00000DDB">
        <w:rPr>
          <w:sz w:val="28"/>
          <w:szCs w:val="28"/>
        </w:rPr>
        <w:t xml:space="preserve"> teaching process of Prapop Chomthaworn; (2) to create a teaching manual for basic pop songwriting according to the teaching process of Prapop Chomthaworn. This study was qualitative research and based on interviews with Prapop Chomthaworn and</w:t>
      </w:r>
      <w:r w:rsidR="002A728E">
        <w:rPr>
          <w:sz w:val="28"/>
          <w:szCs w:val="28"/>
        </w:rPr>
        <w:t xml:space="preserve"> </w:t>
      </w:r>
      <w:r w:rsidR="00000DDB" w:rsidRPr="00000DDB">
        <w:rPr>
          <w:sz w:val="28"/>
          <w:szCs w:val="28"/>
        </w:rPr>
        <w:t>his five students</w:t>
      </w:r>
      <w:r w:rsidR="002A728E">
        <w:rPr>
          <w:sz w:val="28"/>
          <w:szCs w:val="28"/>
        </w:rPr>
        <w:t xml:space="preserve"> (p</w:t>
      </w:r>
      <w:r w:rsidR="002A728E" w:rsidRPr="000E0A15">
        <w:rPr>
          <w:rFonts w:hint="cs"/>
          <w:sz w:val="28"/>
          <w:szCs w:val="28"/>
        </w:rPr>
        <w:t xml:space="preserve">urpositive </w:t>
      </w:r>
      <w:r w:rsidR="002A728E">
        <w:rPr>
          <w:sz w:val="28"/>
          <w:szCs w:val="28"/>
        </w:rPr>
        <w:t>s</w:t>
      </w:r>
      <w:r w:rsidR="002A728E" w:rsidRPr="000E0A15">
        <w:rPr>
          <w:rFonts w:hint="cs"/>
          <w:sz w:val="28"/>
          <w:szCs w:val="28"/>
        </w:rPr>
        <w:t>ampling</w:t>
      </w:r>
      <w:r w:rsidR="002A728E">
        <w:rPr>
          <w:sz w:val="28"/>
          <w:szCs w:val="28"/>
        </w:rPr>
        <w:t>)</w:t>
      </w:r>
      <w:r w:rsidR="00000DDB" w:rsidRPr="00000DDB">
        <w:rPr>
          <w:sz w:val="28"/>
          <w:szCs w:val="28"/>
        </w:rPr>
        <w:t xml:space="preserve"> about teaching basic pop songwriting. The results of the research were as follows: it was found that Prapop Chomthaworn has adhered to a teaching approach that emphasizes thinking outside of the frame for students and using as much creativity and imagination as possible. He emphasized three important principles: (1) figuring out the core concepts of the song; (2) planning the songwriting; and (3) reviewing the song after composition. Moreover, his principal teaching concepts were as follows: (1) to learn how to use creativity and imagination as much as possible when teaching; (2) to encourage students to find the core concepts of the song; (3) to guide the students to apply the knowledge of each lesson together; (4) and an emphasis on the importance of diligence among students.</w:t>
      </w:r>
    </w:p>
    <w:p w14:paraId="517C3726" w14:textId="255C7FAD" w:rsidR="00DC4E1A" w:rsidRPr="00000DDB" w:rsidRDefault="00DC4E1A" w:rsidP="001B1CB4">
      <w:pPr>
        <w:spacing w:after="0"/>
        <w:jc w:val="thaiDistribute"/>
        <w:rPr>
          <w:sz w:val="28"/>
          <w:szCs w:val="28"/>
        </w:rPr>
      </w:pPr>
    </w:p>
    <w:p w14:paraId="689AE5A3" w14:textId="26EBE09C" w:rsidR="00DC4E1A" w:rsidRPr="00000DDB" w:rsidRDefault="001B1CB4" w:rsidP="001B1CB4">
      <w:pPr>
        <w:spacing w:after="0"/>
        <w:jc w:val="thaiDistribute"/>
        <w:rPr>
          <w:sz w:val="28"/>
          <w:szCs w:val="28"/>
        </w:rPr>
      </w:pPr>
      <w:r w:rsidRPr="00000DDB">
        <w:rPr>
          <w:rFonts w:hint="cs"/>
          <w:b/>
          <w:bCs/>
          <w:sz w:val="28"/>
          <w:szCs w:val="28"/>
        </w:rPr>
        <w:t>Keywords:</w:t>
      </w:r>
      <w:r w:rsidR="00DC4E1A" w:rsidRPr="00000DDB">
        <w:rPr>
          <w:rFonts w:hint="cs"/>
          <w:sz w:val="28"/>
          <w:szCs w:val="28"/>
        </w:rPr>
        <w:t xml:space="preserve"> Teaching process, Basic pop songwriting</w:t>
      </w:r>
    </w:p>
    <w:p w14:paraId="421493EB" w14:textId="1425A068" w:rsidR="001B1CB4" w:rsidRDefault="001B1CB4" w:rsidP="001B1CB4">
      <w:pPr>
        <w:spacing w:after="0"/>
        <w:jc w:val="thaiDistribute"/>
        <w:rPr>
          <w:sz w:val="28"/>
          <w:szCs w:val="28"/>
        </w:rPr>
      </w:pPr>
    </w:p>
    <w:p w14:paraId="02877ADF" w14:textId="22815C42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57BD2000" w14:textId="0D81908C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3E92F798" w14:textId="2731468E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286C823D" w14:textId="65CD3107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0BDED5B4" w14:textId="7EB90D0A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1C3630BF" w14:textId="65F8C974" w:rsidR="00B13D0B" w:rsidRDefault="00B13D0B" w:rsidP="001B1CB4">
      <w:pPr>
        <w:spacing w:after="0"/>
        <w:jc w:val="thaiDistribute"/>
        <w:rPr>
          <w:sz w:val="28"/>
          <w:szCs w:val="28"/>
        </w:rPr>
      </w:pPr>
    </w:p>
    <w:p w14:paraId="14555E94" w14:textId="77777777" w:rsidR="00B13D0B" w:rsidRPr="000E0A15" w:rsidRDefault="00B13D0B" w:rsidP="001B1CB4">
      <w:pPr>
        <w:spacing w:after="0"/>
        <w:jc w:val="thaiDistribute"/>
        <w:rPr>
          <w:sz w:val="28"/>
          <w:szCs w:val="28"/>
        </w:rPr>
      </w:pPr>
    </w:p>
    <w:p w14:paraId="5C9D2E59" w14:textId="11D6E537" w:rsidR="001B1CB4" w:rsidRPr="00B13D0B" w:rsidRDefault="001B1CB4" w:rsidP="001B1CB4">
      <w:pPr>
        <w:spacing w:after="0"/>
        <w:jc w:val="thaiDistribute"/>
        <w:rPr>
          <w:b/>
          <w:bCs/>
          <w:sz w:val="28"/>
          <w:szCs w:val="28"/>
        </w:rPr>
      </w:pPr>
      <w:r w:rsidRPr="00B13D0B">
        <w:rPr>
          <w:rFonts w:hint="cs"/>
          <w:b/>
          <w:bCs/>
          <w:sz w:val="28"/>
          <w:szCs w:val="28"/>
          <w:cs/>
        </w:rPr>
        <w:t>บทนำ</w:t>
      </w:r>
    </w:p>
    <w:p w14:paraId="52227399" w14:textId="747284F7" w:rsidR="009B76F1" w:rsidRPr="000E0A15" w:rsidRDefault="001B1CB4" w:rsidP="001B1CB4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การแต่งเพลง เป็นศิลปะและทักษะที่นักดนตรี นักการศึกษาและนักศึกษาวิชาดนตรีนั้นพึงมี (</w:t>
      </w:r>
      <w:r w:rsidRPr="000E0A15">
        <w:rPr>
          <w:rFonts w:hint="cs"/>
          <w:sz w:val="28"/>
          <w:szCs w:val="28"/>
        </w:rPr>
        <w:t xml:space="preserve">Christian V. Hauser, Daniel R. Tomal, &amp; Rekha S. Rajan, </w:t>
      </w:r>
      <w:r w:rsidRPr="000E0A15">
        <w:rPr>
          <w:rFonts w:hint="cs"/>
          <w:sz w:val="28"/>
          <w:szCs w:val="28"/>
          <w:cs/>
        </w:rPr>
        <w:t>2560) อีกทั้งยังเป็นกิจกรรมที่มีความยืดหยุ่นซึ่งสามารถตอบสนองความต้องการของผู้แต่งที่แตกต่างกันทางกายภาพอารมณ์และความรู้ความเข้าใจ อีกทั้งยังสามารถเสริมสร้างพัฒนาการด้านความคิด อารมณ์ และสติปัญญา (</w:t>
      </w:r>
      <w:r w:rsidRPr="000E0A15">
        <w:rPr>
          <w:rFonts w:hint="cs"/>
          <w:sz w:val="28"/>
          <w:szCs w:val="28"/>
        </w:rPr>
        <w:t xml:space="preserve">Giglio, </w:t>
      </w:r>
      <w:r w:rsidRPr="000E0A15">
        <w:rPr>
          <w:rFonts w:hint="cs"/>
          <w:sz w:val="28"/>
          <w:szCs w:val="28"/>
          <w:cs/>
        </w:rPr>
        <w:t xml:space="preserve">2558) </w:t>
      </w:r>
    </w:p>
    <w:p w14:paraId="398B5A0B" w14:textId="1E8B8837" w:rsidR="001B1CB4" w:rsidRPr="000E0A15" w:rsidRDefault="001B1CB4" w:rsidP="001B1CB4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เนื่องจากเพลงสมัยนิยมในปัจจุบัน หรือที่เรียกอีกอย่างว่า เพลงป๊อป (</w:t>
      </w:r>
      <w:r w:rsidRPr="000E0A15">
        <w:rPr>
          <w:rFonts w:hint="cs"/>
          <w:sz w:val="28"/>
          <w:szCs w:val="28"/>
        </w:rPr>
        <w:t xml:space="preserve">Popular Music) </w:t>
      </w:r>
      <w:r w:rsidRPr="000E0A15">
        <w:rPr>
          <w:rFonts w:hint="cs"/>
          <w:sz w:val="28"/>
          <w:szCs w:val="28"/>
          <w:cs/>
        </w:rPr>
        <w:t>นั้น ได้รับความนิยมอย่างแพร่หลาย ในประเทศไทย มีอุตสาหกรรมดนตรี ที่ทำหน้าที่เป็นทั้งค่ายเพลง ผู้จัดจำหน่าย อยู่อย่างแพร่หลาย ยกตัวอย่างเช่น บริษัท จีเอ็มเอ็ม แกรมมี่ บริษัท มิวสิค มูฟ บริษัท บีอีซี เทโร มิวสิค บริษัท ทรูมิวสิค และค่ายเพลงขนาดกลาง รวมไปถึงขนาดเล็กอีกมากมาย  เพื่อทำหน้าที่ตอบสนองความต้องการการฟังเพลงสมัยนิยมให้ผู้ฟัง จากข้อมูลข้างต้น การแต่งเพลงสมัยนิยมขั้นพื้นฐาน จึงมีความสำคัญอย่างยิ่งต่อนักศึกษาวิชาดนตรี ที่สนใจนำความรู้ที่ได้ไปฝึกฝนพัฒนาเพื่อต่อยอดในการประกอบอาชีพในอนาคต ซึ่งมีความสัมพันธ์ต่อสังคมในแง่การถ่ายทอดบริบทต่าง ๆ สะท้อนความคิดเห็นและกระแสความนิยมของสังคม เศรษฐกิจ และ และวัฒนธรรมในช่วงเวลานั้น ๆ นักแต่งเพลงและนักดนตรี ได้ถ่ายทอดวิธีชีวิตความเป็นอยู่ ณ ช่วงเวลาต่าง ๆ ในชีวิต ผ่านเนื้อเพลงในบทเพลงของพวกเขา ซึ่งสะท้อนให้เห็นว่า เราสามารถรับรู้และเรียนรู้บริบทของสังคม เศรษฐกิจ และ และวัฒนธรรมผ่านทางบทเพลงสมัยนิยมได้อีกด้วย  (</w:t>
      </w:r>
      <w:r w:rsidRPr="000E0A15">
        <w:rPr>
          <w:rFonts w:hint="cs"/>
          <w:sz w:val="28"/>
          <w:szCs w:val="28"/>
        </w:rPr>
        <w:t xml:space="preserve">Barton, </w:t>
      </w:r>
      <w:r w:rsidRPr="000E0A15">
        <w:rPr>
          <w:rFonts w:hint="cs"/>
          <w:sz w:val="28"/>
          <w:szCs w:val="28"/>
          <w:cs/>
        </w:rPr>
        <w:t>2</w:t>
      </w:r>
      <w:r w:rsidR="00B13D0B">
        <w:rPr>
          <w:rFonts w:hint="cs"/>
          <w:sz w:val="28"/>
          <w:szCs w:val="28"/>
          <w:cs/>
        </w:rPr>
        <w:t>549</w:t>
      </w:r>
      <w:r w:rsidRPr="000E0A15">
        <w:rPr>
          <w:rFonts w:hint="cs"/>
          <w:sz w:val="28"/>
          <w:szCs w:val="28"/>
          <w:cs/>
        </w:rPr>
        <w:t>)</w:t>
      </w:r>
    </w:p>
    <w:p w14:paraId="48D3D6B2" w14:textId="7596F703" w:rsidR="001B1CB4" w:rsidRPr="000E0A15" w:rsidRDefault="001B1CB4" w:rsidP="009B76F1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อาจารย์ ประภพ ชมถาวร อาจารย์ประจำวิชา พื้นฐานการแต่งเพลงสมัยนิยม คณะดุริยางคศาสตร์ มหาวิทยาลัยศิลปากร สาขาวิชาดนตรีเชิงพาณิชย์ อาจารย์ประภพ ชมถาวร เป็นผู้มีความรู้ความสามารถในการแต่งเพลงสมัยนิยมเป็นอย่างมาก จุดเด่นของอาจารย์ประภพคือการแต่งเนื้อเพลงที่ใช้คำที่ง่ายต่อการเข้าใจและสามารถสื่อสารกับผู้ฟังได้อย่างลึกซึ้ง อาจารย์ประภพ ชมถาวร นั้น มีประสบการณ์และความเข้าใจอย่างลึกซึ้งในเรื่องของการแต่งเพลงสมัยนิยม อาจารย์ประภพเริ่มต้นการสอนวิชาแต่งเพลงที่มหาวิทยาลัยมหิดลและมหาวิทยาลัยศิลป</w:t>
      </w:r>
      <w:r w:rsidR="00DF6FBB">
        <w:rPr>
          <w:rFonts w:hint="cs"/>
          <w:sz w:val="28"/>
          <w:szCs w:val="28"/>
          <w:cs/>
        </w:rPr>
        <w:t>า</w:t>
      </w:r>
      <w:r w:rsidRPr="000E0A15">
        <w:rPr>
          <w:rFonts w:hint="cs"/>
          <w:sz w:val="28"/>
          <w:szCs w:val="28"/>
          <w:cs/>
        </w:rPr>
        <w:t>กร ตั้งแต่ ปี 2556 ถึง ปัจจุบัน ซึ่งทำให้ท่านมีประสบการณ์การสอนมาแล้ว 5 ปี</w:t>
      </w:r>
    </w:p>
    <w:p w14:paraId="02070093" w14:textId="50AC33C2" w:rsidR="001B1CB4" w:rsidRPr="000E0A15" w:rsidRDefault="001B1CB4" w:rsidP="00FA30E6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ผู้วิจัยตระหนักถึงความสำคัญ และมีความสนใจที่จะศึกษากระบวนการสอน การแต่งเพลงสมัยนิยมขั้นพื้นฐาน ของ อาจารย์ ประภพ ชมถาวร ซึ่งเป็นผู้มีความรู้ ความเข้าใจ รวมถึงประสบการณ์ทั้งการแต่งเพลงสมัยนิยมและการสอนมาอย่างยาวนาน เพื่อที่ผู้วิจัยจะได้ทราบกระบวนการสอน การแต่งเพลงสมัยนิยมขั้นพื้นฐานของ อาจารย์ ประภพ ชมถาวร </w:t>
      </w:r>
      <w:r w:rsidR="000A1F7F">
        <w:rPr>
          <w:rFonts w:hint="cs"/>
          <w:sz w:val="28"/>
          <w:szCs w:val="28"/>
          <w:cs/>
        </w:rPr>
        <w:t>และเพื่อสร้างคู่มือ</w:t>
      </w:r>
      <w:r w:rsidR="00FA30E6" w:rsidRPr="00FA30E6">
        <w:rPr>
          <w:sz w:val="28"/>
          <w:szCs w:val="28"/>
          <w:cs/>
        </w:rPr>
        <w:t>การสอน การแต่งเพลงสมัยนิยมขั้นพื้นฐาน</w:t>
      </w:r>
      <w:r w:rsidR="00FA30E6">
        <w:rPr>
          <w:rFonts w:hint="cs"/>
          <w:sz w:val="28"/>
          <w:szCs w:val="28"/>
          <w:cs/>
        </w:rPr>
        <w:t xml:space="preserve"> </w:t>
      </w:r>
      <w:r w:rsidR="00FA30E6" w:rsidRPr="00FA30E6">
        <w:rPr>
          <w:sz w:val="28"/>
          <w:szCs w:val="28"/>
          <w:cs/>
        </w:rPr>
        <w:t>ตามกระบวนการสอนของอาจารย์ ประภพ ชมถาวร</w:t>
      </w:r>
      <w:r w:rsidRPr="000E0A15">
        <w:rPr>
          <w:rFonts w:hint="cs"/>
          <w:sz w:val="28"/>
          <w:szCs w:val="28"/>
          <w:cs/>
        </w:rPr>
        <w:t>เพื่อเป็นแนวทางต่อครู อาจารย์ รวมถึงผู้ที่สนใจวิชาแต่งเพลงในอนาคต</w:t>
      </w:r>
    </w:p>
    <w:p w14:paraId="7D81B377" w14:textId="73CECBF2" w:rsidR="005F0C61" w:rsidRPr="000E0A15" w:rsidRDefault="005F0C61" w:rsidP="005F0C61">
      <w:pPr>
        <w:spacing w:after="0"/>
        <w:jc w:val="thaiDistribute"/>
        <w:rPr>
          <w:sz w:val="28"/>
          <w:szCs w:val="28"/>
        </w:rPr>
      </w:pPr>
    </w:p>
    <w:p w14:paraId="10FDB762" w14:textId="58FFFC78" w:rsidR="005F0C61" w:rsidRPr="000E0A15" w:rsidRDefault="005F0C61" w:rsidP="004170FC">
      <w:pPr>
        <w:spacing w:after="0"/>
        <w:jc w:val="thaiDistribute"/>
        <w:rPr>
          <w:b/>
          <w:bCs/>
          <w:sz w:val="28"/>
          <w:szCs w:val="28"/>
        </w:rPr>
      </w:pPr>
      <w:r w:rsidRPr="000E0A15">
        <w:rPr>
          <w:rFonts w:hint="cs"/>
          <w:b/>
          <w:bCs/>
          <w:sz w:val="28"/>
          <w:szCs w:val="28"/>
          <w:cs/>
        </w:rPr>
        <w:t>วัตถุประสงค์การวิจัย</w:t>
      </w:r>
    </w:p>
    <w:p w14:paraId="7070EB7D" w14:textId="77777777" w:rsidR="005F0C61" w:rsidRPr="000E0A15" w:rsidRDefault="005F0C61" w:rsidP="004170FC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</w:rPr>
        <w:t xml:space="preserve">1. </w:t>
      </w:r>
      <w:r w:rsidRPr="000E0A15">
        <w:rPr>
          <w:rFonts w:hint="cs"/>
          <w:sz w:val="28"/>
          <w:szCs w:val="28"/>
          <w:cs/>
        </w:rPr>
        <w:t xml:space="preserve">เพื่อศึกษากระบวนการสอน การแต่งเพลงสมัยนิยมขั้นพื้นฐาน ของ อาจารย์ ประภพ ชมถาวร </w:t>
      </w:r>
    </w:p>
    <w:p w14:paraId="3706FFCA" w14:textId="5DA52227" w:rsidR="005F0C61" w:rsidRPr="000E0A15" w:rsidRDefault="005F0C61" w:rsidP="004170FC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</w:rPr>
        <w:t xml:space="preserve">2. </w:t>
      </w:r>
      <w:r w:rsidRPr="000E0A15">
        <w:rPr>
          <w:rFonts w:hint="cs"/>
          <w:sz w:val="28"/>
          <w:szCs w:val="28"/>
          <w:cs/>
        </w:rPr>
        <w:t>เพื่อสร้างคู่มือการสอน การแต่งเพลงสมัยนิยมขั้นพื้นฐาน ตามแนวทางกระบวนการสอน ของ อาจารย์ ประภพ ชมถาวร</w:t>
      </w:r>
    </w:p>
    <w:p w14:paraId="1874C4A2" w14:textId="52A84C99" w:rsidR="005F0C61" w:rsidRPr="000E0A15" w:rsidRDefault="005F0C61" w:rsidP="004170FC">
      <w:pPr>
        <w:spacing w:after="0"/>
        <w:jc w:val="thaiDistribute"/>
        <w:rPr>
          <w:sz w:val="28"/>
          <w:szCs w:val="28"/>
        </w:rPr>
      </w:pPr>
    </w:p>
    <w:p w14:paraId="1D8F69F1" w14:textId="2915E240" w:rsidR="005F0C61" w:rsidRPr="000E0A15" w:rsidRDefault="005F0C61" w:rsidP="004170FC">
      <w:pPr>
        <w:spacing w:after="0"/>
        <w:jc w:val="thaiDistribute"/>
        <w:rPr>
          <w:b/>
          <w:bCs/>
          <w:sz w:val="28"/>
          <w:szCs w:val="28"/>
        </w:rPr>
      </w:pPr>
      <w:r w:rsidRPr="000E0A15">
        <w:rPr>
          <w:rFonts w:hint="cs"/>
          <w:b/>
          <w:bCs/>
          <w:sz w:val="28"/>
          <w:szCs w:val="28"/>
          <w:cs/>
        </w:rPr>
        <w:t>วิธีดำเนินการวิจัย</w:t>
      </w:r>
    </w:p>
    <w:p w14:paraId="24A53706" w14:textId="305C54D3" w:rsidR="005F0C61" w:rsidRPr="000E0A15" w:rsidRDefault="005F0C61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</w:rPr>
        <w:lastRenderedPageBreak/>
        <w:tab/>
      </w:r>
      <w:r w:rsidRPr="000E0A15">
        <w:rPr>
          <w:rFonts w:hint="cs"/>
          <w:sz w:val="28"/>
          <w:szCs w:val="28"/>
          <w:cs/>
        </w:rPr>
        <w:t>การดำเนินงานวิจัยครั้งนี้ เป็นการวิจัยเชิงคุณภาพ</w:t>
      </w:r>
      <w:r w:rsidR="00FA30E6">
        <w:rPr>
          <w:rFonts w:hint="cs"/>
          <w:sz w:val="28"/>
          <w:szCs w:val="28"/>
          <w:cs/>
        </w:rPr>
        <w:t xml:space="preserve"> </w:t>
      </w:r>
      <w:r w:rsidR="00FA30E6">
        <w:rPr>
          <w:sz w:val="28"/>
          <w:szCs w:val="28"/>
        </w:rPr>
        <w:t>(Quality Research)</w:t>
      </w:r>
      <w:r w:rsidR="00FA30E6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 xml:space="preserve">ที่มีการเก็บข้อมูลการวิจัยจากเอกสาร สามารถแบ่งขั้นตอนการดำเนินการวิจัยออกเป็น </w:t>
      </w:r>
      <w:r w:rsidRPr="000E0A15">
        <w:rPr>
          <w:rFonts w:hint="cs"/>
          <w:sz w:val="28"/>
          <w:szCs w:val="28"/>
        </w:rPr>
        <w:t>5</w:t>
      </w:r>
      <w:r w:rsidRPr="000E0A15">
        <w:rPr>
          <w:rFonts w:hint="cs"/>
          <w:sz w:val="28"/>
          <w:szCs w:val="28"/>
          <w:cs/>
        </w:rPr>
        <w:t xml:space="preserve"> ขั้นตอน ได้ดังต่อไปนี้</w:t>
      </w:r>
    </w:p>
    <w:p w14:paraId="44CE4E17" w14:textId="7D230172" w:rsidR="0032465B" w:rsidRPr="000E0A15" w:rsidRDefault="005F0C61" w:rsidP="004E6802">
      <w:pPr>
        <w:spacing w:after="0"/>
        <w:ind w:firstLine="323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ขั้นที่ </w:t>
      </w:r>
      <w:r w:rsidRPr="000E0A15">
        <w:rPr>
          <w:rFonts w:hint="cs"/>
          <w:sz w:val="28"/>
          <w:szCs w:val="28"/>
        </w:rPr>
        <w:t>1</w:t>
      </w:r>
      <w:r w:rsidRPr="000E0A15">
        <w:rPr>
          <w:rFonts w:hint="cs"/>
          <w:sz w:val="28"/>
          <w:szCs w:val="28"/>
          <w:cs/>
        </w:rPr>
        <w:t xml:space="preserve"> ศึกษาแนวคิด ทฤษฎี งานวิจัยที่เกี่ยวข้อง</w:t>
      </w:r>
      <w:r w:rsidR="004E6802">
        <w:rPr>
          <w:rFonts w:hint="cs"/>
          <w:sz w:val="28"/>
          <w:szCs w:val="28"/>
          <w:cs/>
        </w:rPr>
        <w:t xml:space="preserve">กับการแต่งเพลงสมัยนิยม </w:t>
      </w:r>
      <w:r w:rsidR="004E6802" w:rsidRPr="004E6802">
        <w:rPr>
          <w:sz w:val="28"/>
          <w:szCs w:val="28"/>
          <w:cs/>
        </w:rPr>
        <w:t>แนวคิดและทฤษฎีเกี่ยวกับการสอน ทฤษฎีการสอนดนตรี การสร้างคู่มือ</w:t>
      </w:r>
    </w:p>
    <w:p w14:paraId="6279BC2B" w14:textId="40277C18" w:rsidR="0032465B" w:rsidRPr="000E0A15" w:rsidRDefault="005F0C61" w:rsidP="004E6802">
      <w:pPr>
        <w:spacing w:after="0"/>
        <w:ind w:firstLine="323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ขั้นที่ </w:t>
      </w:r>
      <w:r w:rsidRPr="000E0A15">
        <w:rPr>
          <w:rFonts w:hint="cs"/>
          <w:sz w:val="28"/>
          <w:szCs w:val="28"/>
        </w:rPr>
        <w:t>2</w:t>
      </w:r>
      <w:r w:rsidRPr="000E0A15">
        <w:rPr>
          <w:rFonts w:hint="cs"/>
          <w:sz w:val="28"/>
          <w:szCs w:val="28"/>
          <w:cs/>
        </w:rPr>
        <w:t xml:space="preserve"> การกำหนดกลุ่มผู้ให้ข้อมูล</w:t>
      </w:r>
      <w:r w:rsidR="005B3F68">
        <w:rPr>
          <w:rFonts w:hint="cs"/>
          <w:sz w:val="28"/>
          <w:szCs w:val="28"/>
          <w:cs/>
        </w:rPr>
        <w:t xml:space="preserve"> </w:t>
      </w:r>
      <w:r w:rsidR="009C6F16">
        <w:rPr>
          <w:rFonts w:hint="cs"/>
          <w:sz w:val="28"/>
          <w:szCs w:val="28"/>
          <w:cs/>
        </w:rPr>
        <w:t>แบ่ง</w:t>
      </w:r>
      <w:r w:rsidRPr="000E0A15">
        <w:rPr>
          <w:rFonts w:hint="cs"/>
          <w:sz w:val="28"/>
          <w:szCs w:val="28"/>
          <w:cs/>
        </w:rPr>
        <w:t xml:space="preserve">เป็น </w:t>
      </w:r>
      <w:r w:rsidRPr="000E0A15">
        <w:rPr>
          <w:rFonts w:hint="cs"/>
          <w:sz w:val="28"/>
          <w:szCs w:val="28"/>
        </w:rPr>
        <w:t>2</w:t>
      </w:r>
      <w:r w:rsidRPr="000E0A15">
        <w:rPr>
          <w:rFonts w:hint="cs"/>
          <w:sz w:val="28"/>
          <w:szCs w:val="28"/>
          <w:cs/>
        </w:rPr>
        <w:t xml:space="preserve"> กลุ่ม โดยวิธีการเลือกแบบเจาะจง (</w:t>
      </w:r>
      <w:r w:rsidRPr="000E0A15">
        <w:rPr>
          <w:rFonts w:hint="cs"/>
          <w:sz w:val="28"/>
          <w:szCs w:val="28"/>
        </w:rPr>
        <w:t xml:space="preserve">Purpositive Sampling) </w:t>
      </w:r>
      <w:r w:rsidRPr="000E0A15">
        <w:rPr>
          <w:rFonts w:hint="cs"/>
          <w:sz w:val="28"/>
          <w:szCs w:val="28"/>
          <w:cs/>
        </w:rPr>
        <w:t>ดังน</w:t>
      </w:r>
      <w:r w:rsidR="004E6802">
        <w:rPr>
          <w:rFonts w:hint="cs"/>
          <w:sz w:val="28"/>
          <w:szCs w:val="28"/>
          <w:cs/>
        </w:rPr>
        <w:t xml:space="preserve">ี้ 1) </w:t>
      </w:r>
      <w:r w:rsidRPr="000E0A15">
        <w:rPr>
          <w:rFonts w:hint="cs"/>
          <w:sz w:val="28"/>
          <w:szCs w:val="28"/>
          <w:cs/>
        </w:rPr>
        <w:t>ผู้ให้ข้อมูลเกี่ยวกับกระบวนการสอน การแต่งเพลงสมัยนิยมขั้นพื้นฐานคือ อาจารย์ ประภพ ชมถาวร</w:t>
      </w:r>
      <w:r w:rsidR="004E6802">
        <w:rPr>
          <w:sz w:val="28"/>
          <w:szCs w:val="28"/>
        </w:rPr>
        <w:t xml:space="preserve"> </w:t>
      </w:r>
      <w:r w:rsidRPr="000E0A15">
        <w:rPr>
          <w:rFonts w:hint="cs"/>
          <w:sz w:val="28"/>
          <w:szCs w:val="28"/>
        </w:rPr>
        <w:t>2</w:t>
      </w:r>
      <w:r w:rsidR="004E6802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ผู้เรียน คือ นิสิตนักศึกษา สาขาดนตรี มหาวิทยาลัยศิลปากร ที่ลงทะเบียนเรียนวิชาแต่งเพลง จำนวน </w:t>
      </w:r>
      <w:r w:rsidRPr="000E0A15">
        <w:rPr>
          <w:rFonts w:hint="cs"/>
          <w:sz w:val="28"/>
          <w:szCs w:val="28"/>
        </w:rPr>
        <w:t>5</w:t>
      </w:r>
      <w:r w:rsidRPr="000E0A15">
        <w:rPr>
          <w:rFonts w:hint="cs"/>
          <w:sz w:val="28"/>
          <w:szCs w:val="28"/>
          <w:cs/>
        </w:rPr>
        <w:t xml:space="preserve"> คน</w:t>
      </w:r>
    </w:p>
    <w:p w14:paraId="04078733" w14:textId="585D9AE6" w:rsidR="005F0C61" w:rsidRPr="000E0A15" w:rsidRDefault="00391CE3" w:rsidP="004E6802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     </w:t>
      </w:r>
      <w:r w:rsidR="005F0C61" w:rsidRPr="000E0A15">
        <w:rPr>
          <w:rFonts w:hint="cs"/>
          <w:sz w:val="28"/>
          <w:szCs w:val="28"/>
          <w:cs/>
        </w:rPr>
        <w:t xml:space="preserve">ขั้นที่ </w:t>
      </w:r>
      <w:r w:rsidR="005F0C61" w:rsidRPr="000E0A15">
        <w:rPr>
          <w:rFonts w:hint="cs"/>
          <w:sz w:val="28"/>
          <w:szCs w:val="28"/>
        </w:rPr>
        <w:t>3</w:t>
      </w:r>
      <w:r w:rsidR="005F0C61" w:rsidRPr="000E0A15">
        <w:rPr>
          <w:rFonts w:hint="cs"/>
          <w:sz w:val="28"/>
          <w:szCs w:val="28"/>
          <w:cs/>
        </w:rPr>
        <w:t xml:space="preserve"> การเก็บรวบรวมข้อมูล</w:t>
      </w:r>
      <w:r w:rsidR="004E6802">
        <w:rPr>
          <w:rFonts w:hint="cs"/>
          <w:sz w:val="28"/>
          <w:szCs w:val="28"/>
          <w:cs/>
        </w:rPr>
        <w:t xml:space="preserve"> </w:t>
      </w:r>
      <w:r w:rsidR="005F0C61" w:rsidRPr="000E0A15">
        <w:rPr>
          <w:rFonts w:hint="cs"/>
          <w:sz w:val="28"/>
          <w:szCs w:val="28"/>
          <w:cs/>
        </w:rPr>
        <w:t xml:space="preserve">แบ่งออกเป็น </w:t>
      </w:r>
      <w:r w:rsidR="005F0C61" w:rsidRPr="000E0A15">
        <w:rPr>
          <w:rFonts w:hint="cs"/>
          <w:sz w:val="28"/>
          <w:szCs w:val="28"/>
        </w:rPr>
        <w:t>2</w:t>
      </w:r>
      <w:r w:rsidR="005F0C61" w:rsidRPr="000E0A15">
        <w:rPr>
          <w:rFonts w:hint="cs"/>
          <w:sz w:val="28"/>
          <w:szCs w:val="28"/>
          <w:cs/>
        </w:rPr>
        <w:t xml:space="preserve"> ประเภท ได้แก่ ข้อมูลขั้นปฐมภูมิและข้อมูลขั้นทุติยภูมิ</w:t>
      </w:r>
      <w:r w:rsidR="004E6802">
        <w:rPr>
          <w:rFonts w:hint="cs"/>
          <w:sz w:val="28"/>
          <w:szCs w:val="28"/>
          <w:cs/>
        </w:rPr>
        <w:t xml:space="preserve"> </w:t>
      </w:r>
      <w:r w:rsidR="005F0C61" w:rsidRPr="000E0A15">
        <w:rPr>
          <w:rFonts w:hint="cs"/>
          <w:sz w:val="28"/>
          <w:szCs w:val="28"/>
          <w:cs/>
        </w:rPr>
        <w:t xml:space="preserve">ได้แก่ </w:t>
      </w:r>
      <w:r w:rsidR="004E6802">
        <w:rPr>
          <w:rFonts w:hint="cs"/>
          <w:sz w:val="28"/>
          <w:szCs w:val="28"/>
          <w:cs/>
        </w:rPr>
        <w:t xml:space="preserve">1) </w:t>
      </w:r>
      <w:r w:rsidR="005F0C61" w:rsidRPr="000E0A15">
        <w:rPr>
          <w:rFonts w:hint="cs"/>
          <w:sz w:val="28"/>
          <w:szCs w:val="28"/>
          <w:cs/>
        </w:rPr>
        <w:t>การสังเกต การสัมภาษณ์ การบันทึกเสียง การบันทึกภาพ</w:t>
      </w:r>
      <w:r w:rsidR="004E6802">
        <w:rPr>
          <w:rFonts w:hint="cs"/>
          <w:sz w:val="28"/>
          <w:szCs w:val="28"/>
          <w:cs/>
        </w:rPr>
        <w:t xml:space="preserve"> </w:t>
      </w:r>
      <w:r w:rsidR="005F0C61" w:rsidRPr="000E0A15">
        <w:rPr>
          <w:rFonts w:hint="cs"/>
          <w:sz w:val="28"/>
          <w:szCs w:val="28"/>
        </w:rPr>
        <w:t>2</w:t>
      </w:r>
      <w:r w:rsidR="004E6802">
        <w:rPr>
          <w:rFonts w:hint="cs"/>
          <w:sz w:val="28"/>
          <w:szCs w:val="28"/>
          <w:cs/>
        </w:rPr>
        <w:t>)</w:t>
      </w:r>
      <w:r w:rsidR="005F0C61" w:rsidRPr="000E0A15">
        <w:rPr>
          <w:rFonts w:hint="cs"/>
          <w:sz w:val="28"/>
          <w:szCs w:val="28"/>
          <w:cs/>
        </w:rPr>
        <w:t xml:space="preserve"> ได้แก่ เอกสาร วารสาร จุลสารและการศึกษางานวิจัยที่เกี่ยวข้องกับกระบวนการสอนแต่งเพลง และการแต่งเพลงสมัยนิยมเบื้องต้น ซึ่งผู้วิจัยได้ค้นคว้าจากแหล่งข้อมูลต่างๆ เช่น หอวิทยบริการ จุฬาลงกรณ์มหาวิทยาลัย</w:t>
      </w:r>
      <w:r w:rsidR="005F0C61" w:rsidRPr="000E0A15">
        <w:rPr>
          <w:rFonts w:hint="cs"/>
          <w:sz w:val="28"/>
          <w:szCs w:val="28"/>
        </w:rPr>
        <w:t xml:space="preserve">, </w:t>
      </w:r>
      <w:r w:rsidR="005F0C61" w:rsidRPr="000E0A15">
        <w:rPr>
          <w:rFonts w:hint="cs"/>
          <w:sz w:val="28"/>
          <w:szCs w:val="28"/>
          <w:cs/>
        </w:rPr>
        <w:t>ห้องสมุดสาขาดนตรีศึกษาคณะครุศาสตร์ จุฬาลงกรณ์มหาวิทยาลัย</w:t>
      </w:r>
      <w:r w:rsidR="005F0C61" w:rsidRPr="000E0A15">
        <w:rPr>
          <w:rFonts w:hint="cs"/>
          <w:sz w:val="28"/>
          <w:szCs w:val="28"/>
        </w:rPr>
        <w:t xml:space="preserve">, </w:t>
      </w:r>
      <w:r w:rsidR="005F0C61" w:rsidRPr="000E0A15">
        <w:rPr>
          <w:rFonts w:hint="cs"/>
          <w:sz w:val="28"/>
          <w:szCs w:val="28"/>
          <w:cs/>
        </w:rPr>
        <w:t>หอสมุดกลางมหาวิทยาลัยศรีนครินทรวิโรฒ(ประสานมิตร)</w:t>
      </w:r>
      <w:r w:rsidR="005F0C61" w:rsidRPr="000E0A15">
        <w:rPr>
          <w:rFonts w:hint="cs"/>
          <w:sz w:val="28"/>
          <w:szCs w:val="28"/>
        </w:rPr>
        <w:t xml:space="preserve">, </w:t>
      </w:r>
      <w:r w:rsidR="005F0C61" w:rsidRPr="000E0A15">
        <w:rPr>
          <w:rFonts w:hint="cs"/>
          <w:sz w:val="28"/>
          <w:szCs w:val="28"/>
          <w:cs/>
        </w:rPr>
        <w:t>ห้องสมุดวิทยาลัยดุริยางคศิลป์ มหาวิทยาลัยมหิดล</w:t>
      </w:r>
    </w:p>
    <w:p w14:paraId="435063CA" w14:textId="654647FA" w:rsidR="005F0C61" w:rsidRPr="000E0A15" w:rsidRDefault="005F0C61" w:rsidP="004170FC">
      <w:pPr>
        <w:spacing w:after="0"/>
        <w:ind w:firstLine="323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ขั้นที่ </w:t>
      </w:r>
      <w:r w:rsidRPr="000E0A15">
        <w:rPr>
          <w:rFonts w:hint="cs"/>
          <w:sz w:val="28"/>
          <w:szCs w:val="28"/>
        </w:rPr>
        <w:t>4</w:t>
      </w:r>
      <w:r w:rsidRPr="000E0A15">
        <w:rPr>
          <w:rFonts w:hint="cs"/>
          <w:sz w:val="28"/>
          <w:szCs w:val="28"/>
          <w:cs/>
        </w:rPr>
        <w:t xml:space="preserve"> การจัดกระทำข้อมูลการวิเคราะห์ข้อมูล</w:t>
      </w:r>
      <w:r w:rsidR="0032465B" w:rsidRPr="000E0A15">
        <w:rPr>
          <w:rFonts w:hint="cs"/>
          <w:sz w:val="28"/>
          <w:szCs w:val="28"/>
          <w:cs/>
        </w:rPr>
        <w:t xml:space="preserve"> โดย</w:t>
      </w:r>
      <w:r w:rsidRPr="000E0A15">
        <w:rPr>
          <w:rFonts w:hint="cs"/>
          <w:sz w:val="28"/>
          <w:szCs w:val="28"/>
          <w:cs/>
        </w:rPr>
        <w:t>วิธีการที่ผู้วิจัยใช้ในการดำเนินการศึกษากระบวนการสอน การแต่งเพลงสมัยนิยมขั้นพื้นฐานของ อาจารย์ ประภพ ชมถาวร คือ การวิเคราะห์ข้อมูล และสรุปข้อมูลแบบอุปนัยและนำเสนอเป็นความเรียงในประเด็นต่าง ๆ ดังนี้</w:t>
      </w:r>
    </w:p>
    <w:p w14:paraId="7E1123DB" w14:textId="77777777" w:rsidR="005F0C61" w:rsidRPr="000E0A15" w:rsidRDefault="005F0C61" w:rsidP="000E0A15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ด้านผู้สอน ได้แก่ ภูมิหลังด้านดนตรีและการสอนแต่งเพลง ของ อาจารย์ ประภพ ชมถาวร</w:t>
      </w:r>
    </w:p>
    <w:p w14:paraId="729982D7" w14:textId="77777777" w:rsidR="005F0C61" w:rsidRPr="000E0A15" w:rsidRDefault="005F0C61" w:rsidP="000E0A15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ด้านผู้เรียน ได้แก่ ลักษณะของผู้เรียนและเจตคติที่ดีต่อการเรียนวิชาพื้นฐานการแต่งเพลงสมัยนิยม</w:t>
      </w:r>
    </w:p>
    <w:p w14:paraId="063D5CBB" w14:textId="1D9E7D9E" w:rsidR="005F0C61" w:rsidRPr="000E0A15" w:rsidRDefault="005F0C61" w:rsidP="000E0A15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ด้านเนื้อหาสาระ ได้แก่ พื้นฐานการแต่งเพลงสมัยนิยม แบบฝึกหัดการแต่งเพลงสมัยนิยม เทคนิคการแต่งเพลงสมัยนิยม</w:t>
      </w:r>
    </w:p>
    <w:p w14:paraId="7B1B37B0" w14:textId="1508CE22" w:rsidR="005F0C61" w:rsidRPr="000E0A15" w:rsidRDefault="005F0C61" w:rsidP="000E0A15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ด้านกระบวนการสอน ได้แก่ หลักการสอน วิธีการการสอน เทคนิคการสอน</w:t>
      </w:r>
      <w:r w:rsidR="004E6802">
        <w:rPr>
          <w:rFonts w:hint="cs"/>
          <w:sz w:val="28"/>
          <w:szCs w:val="28"/>
          <w:cs/>
        </w:rPr>
        <w:t xml:space="preserve"> และการประเมินผล</w:t>
      </w:r>
      <w:r w:rsidRPr="000E0A15">
        <w:rPr>
          <w:rFonts w:hint="cs"/>
          <w:sz w:val="28"/>
          <w:szCs w:val="28"/>
          <w:cs/>
        </w:rPr>
        <w:t xml:space="preserve"> </w:t>
      </w:r>
    </w:p>
    <w:p w14:paraId="47957BCE" w14:textId="43324C6B" w:rsidR="005F0C61" w:rsidRPr="000E0A15" w:rsidRDefault="00391CE3" w:rsidP="00391CE3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    </w:t>
      </w:r>
      <w:r w:rsidR="005F0C61" w:rsidRPr="000E0A15">
        <w:rPr>
          <w:rFonts w:hint="cs"/>
          <w:sz w:val="28"/>
          <w:szCs w:val="28"/>
          <w:cs/>
        </w:rPr>
        <w:t xml:space="preserve">ขั้นที่ </w:t>
      </w:r>
      <w:r w:rsidR="005F0C61" w:rsidRPr="000E0A15">
        <w:rPr>
          <w:rFonts w:hint="cs"/>
          <w:sz w:val="28"/>
          <w:szCs w:val="28"/>
        </w:rPr>
        <w:t>5</w:t>
      </w:r>
      <w:r w:rsidR="005F0C61" w:rsidRPr="000E0A15">
        <w:rPr>
          <w:rFonts w:hint="cs"/>
          <w:sz w:val="28"/>
          <w:szCs w:val="28"/>
          <w:cs/>
        </w:rPr>
        <w:t xml:space="preserve"> สร้างคู่มือการสอน การแต่งเพลงสมัยนิยมขั้นพื้นฐานตามแนวทางกระบวนการสอน ของ อาจารย์ ประภพ ชมถาวร จากการศึกษา วิเคราะห์ เรียบเรียงเป็นเอกสารอย่างเป็นระบบ </w:t>
      </w:r>
      <w:r w:rsidR="0032465B" w:rsidRPr="000E0A15">
        <w:rPr>
          <w:rFonts w:hint="cs"/>
          <w:sz w:val="28"/>
          <w:szCs w:val="28"/>
          <w:cs/>
        </w:rPr>
        <w:t>ตามทฤษฎีหลักองค์ประกอบของคู่มือของปรีชา ช้างขวัญยืน และคณะ ปรีชา ช้างขวัญยืน และคณะ (</w:t>
      </w:r>
      <w:r w:rsidR="0032465B" w:rsidRPr="000E0A15">
        <w:rPr>
          <w:rFonts w:hint="cs"/>
          <w:sz w:val="28"/>
          <w:szCs w:val="28"/>
        </w:rPr>
        <w:t>2539)</w:t>
      </w:r>
    </w:p>
    <w:p w14:paraId="66615094" w14:textId="77777777" w:rsidR="00391CE3" w:rsidRPr="000E0A15" w:rsidRDefault="00391CE3" w:rsidP="004170FC">
      <w:pPr>
        <w:spacing w:after="0"/>
        <w:jc w:val="thaiDistribute"/>
        <w:rPr>
          <w:sz w:val="28"/>
          <w:szCs w:val="28"/>
        </w:rPr>
      </w:pPr>
    </w:p>
    <w:p w14:paraId="04089B37" w14:textId="7E1D3EB3" w:rsidR="0032465B" w:rsidRPr="00B13D0B" w:rsidRDefault="0032465B" w:rsidP="004170FC">
      <w:pPr>
        <w:spacing w:after="0"/>
        <w:jc w:val="thaiDistribute"/>
        <w:rPr>
          <w:b/>
          <w:bCs/>
          <w:sz w:val="28"/>
          <w:szCs w:val="28"/>
        </w:rPr>
      </w:pPr>
      <w:r w:rsidRPr="00B13D0B">
        <w:rPr>
          <w:rFonts w:hint="cs"/>
          <w:b/>
          <w:bCs/>
          <w:sz w:val="28"/>
          <w:szCs w:val="28"/>
          <w:cs/>
        </w:rPr>
        <w:t>ผลการวิจัย</w:t>
      </w:r>
    </w:p>
    <w:p w14:paraId="4E073C6D" w14:textId="77777777" w:rsidR="005E4773" w:rsidRPr="000E0A15" w:rsidRDefault="005E4773" w:rsidP="004170FC">
      <w:pPr>
        <w:spacing w:after="0"/>
        <w:ind w:firstLine="720"/>
        <w:jc w:val="thaiDistribute"/>
        <w:rPr>
          <w:sz w:val="28"/>
          <w:szCs w:val="28"/>
        </w:rPr>
      </w:pPr>
      <w:bookmarkStart w:id="0" w:name="_Toc67600619"/>
      <w:r w:rsidRPr="000E0A15">
        <w:rPr>
          <w:rFonts w:hint="cs"/>
          <w:sz w:val="28"/>
          <w:szCs w:val="28"/>
          <w:cs/>
        </w:rPr>
        <w:t>ตอนที่ 1 กระบวนการสอน การแต่งเพลงสมัยนิยมขั้นพื้นฐาน ของ อาจารย์ ประภพ ชมถาวร</w:t>
      </w:r>
      <w:bookmarkEnd w:id="0"/>
    </w:p>
    <w:p w14:paraId="06A5F8F8" w14:textId="77777777" w:rsidR="005E4773" w:rsidRPr="000E0A15" w:rsidRDefault="005E4773" w:rsidP="004170FC">
      <w:pPr>
        <w:spacing w:after="0"/>
        <w:ind w:firstLine="144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การนำเสนอผลการวิเคราะห์ข้อมูลเกี่ยวกับกระบวนการสอน การแต่งเพลงสมัยนิยมขั้นพื้นฐาน ของ อาจารย์ ประภพ ชมถาวรนั้น ผู้วิจัยได้แบ่งการนำเสนอออกทั้งหมดเป็น 4 ด้าน ได้แก่</w:t>
      </w:r>
    </w:p>
    <w:p w14:paraId="19CAD21B" w14:textId="1E1CD8CF" w:rsidR="005E4773" w:rsidRPr="000E0A15" w:rsidRDefault="005E4773" w:rsidP="004170FC">
      <w:pPr>
        <w:spacing w:after="0"/>
        <w:ind w:firstLine="1440"/>
        <w:jc w:val="thaiDistribute"/>
        <w:rPr>
          <w:sz w:val="28"/>
          <w:szCs w:val="28"/>
        </w:rPr>
      </w:pPr>
      <w:bookmarkStart w:id="1" w:name="_Toc67600620"/>
      <w:r w:rsidRPr="000E0A15">
        <w:rPr>
          <w:rFonts w:hint="cs"/>
          <w:sz w:val="28"/>
          <w:szCs w:val="28"/>
          <w:cs/>
        </w:rPr>
        <w:t>1. ด้านผู้สอน</w:t>
      </w:r>
      <w:bookmarkEnd w:id="1"/>
      <w:r w:rsidRPr="000E0A15">
        <w:rPr>
          <w:rFonts w:hint="cs"/>
          <w:sz w:val="28"/>
          <w:szCs w:val="28"/>
          <w:cs/>
        </w:rPr>
        <w:t xml:space="preserve"> นำเสนอประวัติ ข้อมูล ความเป็นตัวตนของอาจารย์ ประภพ ชมถาวร โดยผู้วิจัยได้แบ่งการนำเสนอออกเป็น 2 ส่วน ได้แก่</w:t>
      </w:r>
    </w:p>
    <w:p w14:paraId="5EA700A0" w14:textId="721D9E3C" w:rsidR="005E4773" w:rsidRPr="000E0A15" w:rsidRDefault="005E4773" w:rsidP="004170FC">
      <w:pPr>
        <w:spacing w:after="0"/>
        <w:ind w:firstLine="216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1.1 ภูมิหลังด้านการแต่งเพลง </w:t>
      </w:r>
      <w:r w:rsidR="005D42B4" w:rsidRPr="000E0A15">
        <w:rPr>
          <w:rFonts w:hint="cs"/>
          <w:sz w:val="28"/>
          <w:szCs w:val="28"/>
          <w:cs/>
        </w:rPr>
        <w:t>อาจารย์ประภพ ชมถาวร เป็นนักร้อง นักดนตรี และนักประพันธ์เพลง ผู้อยู่เบื้องหลังเพลงสมัยนิยมมากมาย ในวงการเพลงของประเทศไทย มีความเชี่ยวชาญทางด้านการประพันธ์เนื้อร้อง ทำนอง และมี</w:t>
      </w:r>
      <w:r w:rsidR="005D42B4" w:rsidRPr="000E0A15">
        <w:rPr>
          <w:rFonts w:hint="cs"/>
          <w:sz w:val="28"/>
          <w:szCs w:val="28"/>
          <w:cs/>
        </w:rPr>
        <w:lastRenderedPageBreak/>
        <w:t>เอกลักษณ์เฉพาะตัวที่โดดเด่นอย่างมาก ปัจจุบัน อาจารย์ประภพ ชมถาวร เป็นอาจารย์สอนที่คณะดุริยางคศาสตร์ มหาวิทยาลัยศิลปากร</w:t>
      </w:r>
    </w:p>
    <w:p w14:paraId="7C27A908" w14:textId="77777777" w:rsidR="005D42B4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 xml:space="preserve">1.2 คุณลักษณะความเป็นครู </w:t>
      </w:r>
      <w:bookmarkStart w:id="2" w:name="_Toc67600621"/>
      <w:r w:rsidR="005D42B4" w:rsidRPr="000E0A15">
        <w:rPr>
          <w:rFonts w:hint="cs"/>
          <w:sz w:val="28"/>
          <w:szCs w:val="28"/>
          <w:cs/>
        </w:rPr>
        <w:t>การสอนของอาจารย์ประภพ ชมถาวร มุ่งเน้นให้นักศึกษาสามารถนำไปใช้ในการประกอบอาชีพจริงได้ ไม่ว่าจะเป็นอาชีพนักดนตรี นักแต่งเพลง โปรดิวเซอร์ นักเขียน นักร้อง ศิลปิน และอื่นๆอีกมากมาย อีกทั้งอาจารย์ประภพ ชมถาวร ใช้วิธีสร้างบรรยากาศในการสอนให้ผ่อนคลาย ไม่ตึงเครียด เคารพซึ่งกันและกัน ให้เกียรติผลงานของทุกคน และวิจารณ์ผลงานกันเพื่อให้เกิดการพัฒนาเท่านั้น และท่านก็ได้ยึดถือหลักการเหล่านี้มาโดยตลอด ด้วยเหตุนี้ นักศึกษาทั้งอดีตและปัจจุบันจึงให้ความเคารพนับถืออาจารย์ประภพเป็นอย่างมาก</w:t>
      </w:r>
    </w:p>
    <w:p w14:paraId="31D6D116" w14:textId="6EF2DACE" w:rsidR="005E4773" w:rsidRPr="000E0A15" w:rsidRDefault="005D42B4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="005E4773" w:rsidRPr="000E0A15">
        <w:rPr>
          <w:rFonts w:hint="cs"/>
          <w:sz w:val="28"/>
          <w:szCs w:val="28"/>
          <w:cs/>
        </w:rPr>
        <w:t>2. ด้านผู้เรียน</w:t>
      </w:r>
      <w:bookmarkEnd w:id="2"/>
      <w:r w:rsidR="005E4773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ในการสอนวิชาการแต่งเพลงสมัยนิยมขั้นพื้นฐาน</w:t>
      </w:r>
      <w:r w:rsidRPr="000E0A15">
        <w:rPr>
          <w:rFonts w:hint="cs"/>
          <w:sz w:val="28"/>
          <w:szCs w:val="28"/>
        </w:rPr>
        <w:t xml:space="preserve"> </w:t>
      </w:r>
      <w:r w:rsidRPr="000E0A15">
        <w:rPr>
          <w:rFonts w:hint="cs"/>
          <w:sz w:val="28"/>
          <w:szCs w:val="28"/>
          <w:cs/>
        </w:rPr>
        <w:t>ตามแนวทางของ อาจารย์ ประภพ ชมถาวรนั้น ถือได้ว่าผู้เรียนมีเจตคติที่ดีต่อเพลงสมัยนิยมอยู่แล้ว แต่มีความไม่มั่นใจในตัวเองเรื่องการแต่งเพลงสมัยนิยม อย่างไรก็ตามเมื่อได้รับการสอนจากอาจารย์ ประภพ ชมถาวรแล้ว ทำให้เกิดความมั่นใจมากขึ้น อีกทั้งอาจารย์ ประภพ ชมถาวรยังได้ปลูกฝังให้นักศึกษาได้ฝึกคิด ฝึกแลกเปลี่ยนความคิดเห็น ชื่นชมผลงานของตนเอง ชื่นชมผลงานของผู้อื่น กล้าวิจารณ์งานของตนเองและผู้อื่น เพื่อให้เกิดบรรยากาศแห่งการเรียนรู้ นั่นส่งผลให้ผู้เรียนมีพัฒนาการไม่เพียงแค่ด้านการแต่งเพลง แต่ทำให้มีพัฒนาการทางด้านการใช้ชีวิต การอยู่ในสังคมได้ดียิ่งขึ้นอีกด้วย</w:t>
      </w:r>
    </w:p>
    <w:p w14:paraId="2CEF3EAD" w14:textId="06D7D722" w:rsidR="005E4773" w:rsidRPr="000E0A15" w:rsidRDefault="005E4773" w:rsidP="004170FC">
      <w:pPr>
        <w:spacing w:after="0"/>
        <w:ind w:firstLine="1440"/>
        <w:jc w:val="thaiDistribute"/>
        <w:rPr>
          <w:sz w:val="28"/>
          <w:szCs w:val="28"/>
        </w:rPr>
      </w:pPr>
      <w:bookmarkStart w:id="3" w:name="_Toc67600622"/>
      <w:r w:rsidRPr="000E0A15">
        <w:rPr>
          <w:rFonts w:hint="cs"/>
          <w:sz w:val="28"/>
          <w:szCs w:val="28"/>
          <w:cs/>
        </w:rPr>
        <w:t>3. ด้านเนื้อหาสาร</w:t>
      </w:r>
      <w:bookmarkEnd w:id="3"/>
      <w:r w:rsidRPr="000E0A15">
        <w:rPr>
          <w:rFonts w:hint="cs"/>
          <w:sz w:val="28"/>
          <w:szCs w:val="28"/>
          <w:cs/>
        </w:rPr>
        <w:t>ะ ผู้วิจัยนำเสนอเกี่ยวกับผลการวิเคราะห์เนื้อหาสาระที่ปรากฎในการสอนวิชาการแต่งเพลงสมัยนิยมขั้นพื้นฐานของอาจารย์ ประภพ ชมถาวร ซึ่งครอบคลุมถึงแบบฝึกหัดและบทเรียนต่างๆ ที่อาจารย์ ประภพ ชมถาวร ใช้ในการเรียนการสอน ตลอดจนความรู้และทักษะการแต่งเพลงสมัยนิยมขั้นพื้นฐาน ที่ผู้เรียนได้รับจากอาจารย์ ประภพ ชมถาวร</w:t>
      </w:r>
      <w:r w:rsidRPr="000E0A15">
        <w:rPr>
          <w:rFonts w:hint="cs"/>
          <w:sz w:val="28"/>
          <w:szCs w:val="28"/>
        </w:rPr>
        <w:t xml:space="preserve"> </w:t>
      </w:r>
      <w:r w:rsidRPr="000E0A15">
        <w:rPr>
          <w:rFonts w:hint="cs"/>
          <w:sz w:val="28"/>
          <w:szCs w:val="28"/>
          <w:cs/>
        </w:rPr>
        <w:t>แบ่งเป็น 10 หัวข้อดังนี้</w:t>
      </w:r>
    </w:p>
    <w:p w14:paraId="714442A5" w14:textId="06BD90AD" w:rsidR="005E4773" w:rsidRPr="000E0A15" w:rsidRDefault="005E4773" w:rsidP="004170FC">
      <w:pPr>
        <w:spacing w:after="0"/>
        <w:jc w:val="thaiDistribute"/>
        <w:rPr>
          <w:sz w:val="28"/>
          <w:szCs w:val="28"/>
          <w:cs/>
        </w:rPr>
      </w:pPr>
      <w:r w:rsidRPr="000E0A15">
        <w:rPr>
          <w:rFonts w:hint="cs"/>
          <w:sz w:val="28"/>
          <w:szCs w:val="28"/>
        </w:rPr>
        <w:tab/>
      </w:r>
      <w:r w:rsidRPr="000E0A15">
        <w:rPr>
          <w:rFonts w:hint="cs"/>
          <w:sz w:val="28"/>
          <w:szCs w:val="28"/>
        </w:rPr>
        <w:tab/>
      </w:r>
      <w:r w:rsidR="005D42B4" w:rsidRPr="000E0A15">
        <w:rPr>
          <w:rFonts w:hint="cs"/>
          <w:sz w:val="28"/>
          <w:szCs w:val="28"/>
        </w:rPr>
        <w:tab/>
      </w:r>
      <w:r w:rsidRPr="000E0A15">
        <w:rPr>
          <w:rFonts w:hint="cs"/>
          <w:sz w:val="28"/>
          <w:szCs w:val="28"/>
          <w:cs/>
        </w:rPr>
        <w:t xml:space="preserve">3.1 การเขียนความรู้สึกให้เป็น </w:t>
      </w:r>
      <w:r w:rsidR="005D42B4" w:rsidRPr="000E0A15">
        <w:rPr>
          <w:rFonts w:hint="cs"/>
          <w:sz w:val="28"/>
          <w:szCs w:val="28"/>
          <w:cs/>
        </w:rPr>
        <w:t xml:space="preserve"> ในบทแรกนี้ อาจารย์ประภพ ชมถาวรต้องการเน้นย้ำในเรื่องของการประเมินทักษะการถ่ายถอดของนักศึกษาแต่ละคนก่อน โดยการให้ผู้เรียน เขียนเรียงความ คนละ 1 เรื่อง ไม่กำหนดหัวข้อ การเรียนการสอนในบทนี้ เพื่อให้ผู้เรียนสามารถใช้จินตนาการของตนเองได้อย่างเต็มที่ และไม่ยึดติดอยู่กับการแต่งเพลงที่ต้องเริ่มต้นจากเนื้อร้อง ทำนองหรือดนตรี อีกทั้งยังเป็นการชี้ให้เห็นว่า ทุกคนมีวิธีการคิดการเขียนที่ไม่เหมือนกันอย่างสิ้นเชิง และผู้เรียนทุกคนมีความคิดสร้างสรรค์แปลกใหม่อยู่ในคลังคำศัพท์ในสมอง เพียงแค่ไม่รู้วิธีการนำออกมาใช้งานเท่านั้นเอง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ทั้งนี้ยังช่วยเพิ่มพูนความเชื่อมั่นที่จะริเริ่มการแต่งเพลงของผู้เรียนได้อย่างดีเยี่ยม</w:t>
      </w:r>
    </w:p>
    <w:p w14:paraId="62BD9EF0" w14:textId="69C3A421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>3.2 แผนผังความคิด (</w:t>
      </w:r>
      <w:r w:rsidRPr="000E0A15">
        <w:rPr>
          <w:rFonts w:hint="cs"/>
          <w:sz w:val="28"/>
          <w:szCs w:val="28"/>
        </w:rPr>
        <w:t>Mind Mapping</w:t>
      </w:r>
      <w:r w:rsidRPr="000E0A15">
        <w:rPr>
          <w:rFonts w:hint="cs"/>
          <w:sz w:val="28"/>
          <w:szCs w:val="28"/>
          <w:cs/>
        </w:rPr>
        <w:t>) และ ท่อนเพลง (</w:t>
      </w:r>
      <w:r w:rsidRPr="000E0A15">
        <w:rPr>
          <w:rFonts w:hint="cs"/>
          <w:sz w:val="28"/>
          <w:szCs w:val="28"/>
        </w:rPr>
        <w:t>Song form</w:t>
      </w:r>
      <w:r w:rsidRPr="000E0A15">
        <w:rPr>
          <w:rFonts w:hint="cs"/>
          <w:sz w:val="28"/>
          <w:szCs w:val="28"/>
          <w:cs/>
        </w:rPr>
        <w:t>)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ในหัวข้อนี้อาจารย์ประภพ ชมถาวรได้ให้ความรู้เกี่ยวกับวิธีการแตกแขนงความคิดจากการใช้แผนผังความคิด (</w:t>
      </w:r>
      <w:r w:rsidR="005D42B4" w:rsidRPr="000E0A15">
        <w:rPr>
          <w:rFonts w:hint="cs"/>
          <w:sz w:val="28"/>
          <w:szCs w:val="28"/>
        </w:rPr>
        <w:t>Mind Mapping</w:t>
      </w:r>
      <w:r w:rsidR="005D42B4" w:rsidRPr="000E0A15">
        <w:rPr>
          <w:rFonts w:hint="cs"/>
          <w:sz w:val="28"/>
          <w:szCs w:val="28"/>
          <w:cs/>
        </w:rPr>
        <w:t>) และ ท่อนเพลง (</w:t>
      </w:r>
      <w:r w:rsidR="005D42B4" w:rsidRPr="000E0A15">
        <w:rPr>
          <w:rFonts w:hint="cs"/>
          <w:sz w:val="28"/>
          <w:szCs w:val="28"/>
        </w:rPr>
        <w:t>Song form</w:t>
      </w:r>
      <w:r w:rsidR="005D42B4" w:rsidRPr="000E0A15">
        <w:rPr>
          <w:rFonts w:hint="cs"/>
          <w:sz w:val="28"/>
          <w:szCs w:val="28"/>
          <w:cs/>
        </w:rPr>
        <w:t>) เริ่มต้นจากเรื่องการใช้แผนภูมิความคิดในการ  กำหนดเรื่องและแกนความคิดในการแต่งเพลง โดยให้ผู้เรียนเรื่องเขียน 1 ความรู้สึก หลังจากนั้นให้แตกขยายออกเป็นคำพูดพี่นึกได้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จากบทเรียนนี้ อาจารย์ประภพ ชมถาวร ชมถาวรยังคงเน้นย้ำในเรื่องวิธีการคิด และกระตุ้นให้ผู้เรียนได้นำความคิดสร้างสรรค์ออกมาจากความคิดความทรงจำให้ได้มากที่สุด โดยนำมาเขียนเป็นแผนภูมิความคิดก่อน หลังจากนั้นจึงนำแกนหลักของเรื่องนั้นมาเรียบเรียงเป็นท่อนเพลง เพื่อที่จะทำให้เพลงมีการเล่าเรื่องที่มีเหตุมีผลและไม่หลุดจากแกนความคิดหลักออกไปไกล</w:t>
      </w:r>
    </w:p>
    <w:p w14:paraId="1F8745B7" w14:textId="7FDC251E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lastRenderedPageBreak/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 xml:space="preserve">3.3 น้ำเสียงในเพลง </w:t>
      </w:r>
      <w:r w:rsidRPr="000E0A15">
        <w:rPr>
          <w:rFonts w:hint="cs"/>
          <w:sz w:val="28"/>
          <w:szCs w:val="28"/>
        </w:rPr>
        <w:t>(Mood and Tone)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 xml:space="preserve">ในหัวข้อนี้ อาจารย์ประภพ ชมถาวร ได้อธิบายเรื่องการใช้น้ำเสียงในเพลง </w:t>
      </w:r>
      <w:r w:rsidR="005D42B4" w:rsidRPr="000E0A15">
        <w:rPr>
          <w:rFonts w:hint="cs"/>
          <w:sz w:val="28"/>
          <w:szCs w:val="28"/>
        </w:rPr>
        <w:t xml:space="preserve">(Mood and Tone) </w:t>
      </w:r>
      <w:r w:rsidR="005D42B4" w:rsidRPr="000E0A15">
        <w:rPr>
          <w:rFonts w:hint="cs"/>
          <w:sz w:val="28"/>
          <w:szCs w:val="28"/>
          <w:cs/>
        </w:rPr>
        <w:t>ไว้ว่า ในสถานการณ์หรือการกระทำที่เหมือนหรือคล้ายกันนั้น อารมณ์และความรู้สึกของแต่ละคนย่อมแตกต่างกันไปตามตัวแปรหลายๆ อย่าง</w:t>
      </w:r>
      <w:r w:rsidR="005D42B4" w:rsidRPr="000E0A15">
        <w:rPr>
          <w:rFonts w:hint="cs"/>
          <w:sz w:val="28"/>
          <w:szCs w:val="28"/>
        </w:rPr>
        <w:t xml:space="preserve"> </w:t>
      </w:r>
    </w:p>
    <w:p w14:paraId="3594D759" w14:textId="41F70678" w:rsidR="00D31D4D" w:rsidRPr="00D31D4D" w:rsidRDefault="005E4773" w:rsidP="00D31D4D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="00D31D4D" w:rsidRPr="00D31D4D">
        <w:rPr>
          <w:sz w:val="28"/>
          <w:szCs w:val="28"/>
        </w:rPr>
        <w:t>3.4</w:t>
      </w:r>
      <w:r w:rsidR="00D31D4D" w:rsidRPr="00D31D4D">
        <w:rPr>
          <w:sz w:val="28"/>
          <w:szCs w:val="28"/>
          <w:cs/>
        </w:rPr>
        <w:t xml:space="preserve"> มุมมองคนเล่าเรื่อง (</w:t>
      </w:r>
      <w:r w:rsidR="00D31D4D" w:rsidRPr="00D31D4D">
        <w:rPr>
          <w:sz w:val="28"/>
          <w:szCs w:val="28"/>
        </w:rPr>
        <w:t xml:space="preserve">Point Of View) </w:t>
      </w:r>
      <w:r w:rsidR="00D31D4D" w:rsidRPr="00D31D4D">
        <w:rPr>
          <w:sz w:val="28"/>
          <w:szCs w:val="28"/>
          <w:cs/>
        </w:rPr>
        <w:t xml:space="preserve">การสอนเรื่องมุมมองหรือ </w:t>
      </w:r>
      <w:r w:rsidR="00D31D4D" w:rsidRPr="00D31D4D">
        <w:rPr>
          <w:sz w:val="28"/>
          <w:szCs w:val="28"/>
        </w:rPr>
        <w:t xml:space="preserve">Point of view </w:t>
      </w:r>
      <w:r w:rsidR="00D31D4D" w:rsidRPr="00D31D4D">
        <w:rPr>
          <w:sz w:val="28"/>
          <w:szCs w:val="28"/>
          <w:cs/>
        </w:rPr>
        <w:t xml:space="preserve">ในการแต่งเพลงนั้น อาจารย์ประภพ ชมถาวร ได้เน้นย้ำในเรื่องของการคิดและมองในมุมต่างๆ โดยปกติแล้วมุมมองที่นักแต่งเพลงใช้มีอยู่ </w:t>
      </w:r>
      <w:r w:rsidR="00D31D4D" w:rsidRPr="00D31D4D">
        <w:rPr>
          <w:sz w:val="28"/>
          <w:szCs w:val="28"/>
        </w:rPr>
        <w:t>4</w:t>
      </w:r>
      <w:r w:rsidR="00D31D4D" w:rsidRPr="00D31D4D">
        <w:rPr>
          <w:sz w:val="28"/>
          <w:szCs w:val="28"/>
          <w:cs/>
        </w:rPr>
        <w:t xml:space="preserve"> มุมมองดังนี้</w:t>
      </w:r>
    </w:p>
    <w:p w14:paraId="2A1634FE" w14:textId="05AB1F89" w:rsidR="00D31D4D" w:rsidRPr="00D31D4D" w:rsidRDefault="00D31D4D" w:rsidP="00D31D4D">
      <w:pPr>
        <w:spacing w:after="0"/>
        <w:jc w:val="thaiDistribute"/>
        <w:rPr>
          <w:sz w:val="28"/>
          <w:szCs w:val="28"/>
        </w:rPr>
      </w:pPr>
      <w:r w:rsidRPr="00D31D4D">
        <w:rPr>
          <w:sz w:val="28"/>
          <w:szCs w:val="28"/>
        </w:rPr>
        <w:tab/>
      </w:r>
      <w:r w:rsidRPr="00D31D4D">
        <w:rPr>
          <w:sz w:val="28"/>
          <w:szCs w:val="28"/>
        </w:rPr>
        <w:tab/>
      </w:r>
      <w:r>
        <w:rPr>
          <w:sz w:val="28"/>
          <w:szCs w:val="28"/>
        </w:rPr>
        <w:tab/>
      </w:r>
      <w:r>
        <w:rPr>
          <w:sz w:val="28"/>
          <w:szCs w:val="28"/>
        </w:rPr>
        <w:tab/>
      </w:r>
      <w:r w:rsidRPr="00D31D4D">
        <w:rPr>
          <w:sz w:val="28"/>
          <w:szCs w:val="28"/>
        </w:rPr>
        <w:t>3.4.1</w:t>
      </w:r>
      <w:r w:rsidRPr="00D31D4D">
        <w:rPr>
          <w:sz w:val="28"/>
          <w:szCs w:val="28"/>
          <w:cs/>
        </w:rPr>
        <w:t xml:space="preserve"> เพลงที่เล่าถึงบุคคลที่สาม (</w:t>
      </w:r>
      <w:r w:rsidRPr="00D31D4D">
        <w:rPr>
          <w:sz w:val="28"/>
          <w:szCs w:val="28"/>
        </w:rPr>
        <w:t xml:space="preserve">3rd Person Narration) </w:t>
      </w:r>
      <w:r w:rsidRPr="00D31D4D">
        <w:rPr>
          <w:sz w:val="28"/>
          <w:szCs w:val="28"/>
          <w:cs/>
        </w:rPr>
        <w:t>หรือพูดถึงบุคคลอื่นๆเช่น “ในวันที่เขาได้พบกับเธออีกครั้งนึง” ในเพลงคำถามโง่ๆ ของ คัทโตะ จะเห็นว่าเพลงนี้ผู้เล่าเรื่อง กล่าวถึงเรื่องของคนอื่นและตัวผู้เล่าเรื่องเป็นคนเล่าเรื่องของบุคคลอื่น</w:t>
      </w:r>
    </w:p>
    <w:p w14:paraId="30FBCEF0" w14:textId="4AE20DE7" w:rsidR="00D31D4D" w:rsidRPr="00D31D4D" w:rsidRDefault="00D31D4D" w:rsidP="00D31D4D">
      <w:pPr>
        <w:spacing w:after="0"/>
        <w:jc w:val="thaiDistribute"/>
        <w:rPr>
          <w:sz w:val="28"/>
          <w:szCs w:val="28"/>
        </w:rPr>
      </w:pPr>
      <w:r w:rsidRPr="00D31D4D">
        <w:rPr>
          <w:sz w:val="28"/>
          <w:szCs w:val="28"/>
        </w:rPr>
        <w:tab/>
      </w:r>
      <w:r w:rsidRPr="00D31D4D">
        <w:rPr>
          <w:sz w:val="28"/>
          <w:szCs w:val="28"/>
        </w:rPr>
        <w:tab/>
      </w:r>
      <w:r>
        <w:rPr>
          <w:sz w:val="28"/>
          <w:szCs w:val="28"/>
        </w:rPr>
        <w:tab/>
      </w:r>
      <w:r>
        <w:rPr>
          <w:sz w:val="28"/>
          <w:szCs w:val="28"/>
        </w:rPr>
        <w:tab/>
      </w:r>
      <w:r w:rsidRPr="00D31D4D">
        <w:rPr>
          <w:sz w:val="28"/>
          <w:szCs w:val="28"/>
        </w:rPr>
        <w:t>3.4.2</w:t>
      </w:r>
      <w:r w:rsidRPr="00D31D4D">
        <w:rPr>
          <w:sz w:val="28"/>
          <w:szCs w:val="28"/>
          <w:cs/>
        </w:rPr>
        <w:t xml:space="preserve"> การเล่าถึงตัวเอง (</w:t>
      </w:r>
      <w:r w:rsidRPr="00D31D4D">
        <w:rPr>
          <w:sz w:val="28"/>
          <w:szCs w:val="28"/>
        </w:rPr>
        <w:t xml:space="preserve">1st Person Narration) </w:t>
      </w:r>
      <w:r w:rsidRPr="00D31D4D">
        <w:rPr>
          <w:sz w:val="28"/>
          <w:szCs w:val="28"/>
          <w:cs/>
        </w:rPr>
        <w:t xml:space="preserve">คือ การเล่าถึงตัวเอง (ผู้เล่า) ว่าตนเองรู้สึกอย่างไร หรืออาจพาดพิงถึงอีกบุคคลหนึ่งเพียงแค่ไม่ได้ส่งข้อความตรงๆ ส่วนใหญ่การเล่าเรื่อง ในมุมมองนี้จะมีตัวละครเพียงแค่ </w:t>
      </w:r>
      <w:r w:rsidRPr="00D31D4D">
        <w:rPr>
          <w:sz w:val="28"/>
          <w:szCs w:val="28"/>
        </w:rPr>
        <w:t>1</w:t>
      </w:r>
      <w:r w:rsidRPr="00D31D4D">
        <w:rPr>
          <w:sz w:val="28"/>
          <w:szCs w:val="28"/>
          <w:cs/>
        </w:rPr>
        <w:t xml:space="preserve"> คน คือผู้เล่านั่นเอง</w:t>
      </w:r>
    </w:p>
    <w:p w14:paraId="473E9EC9" w14:textId="5D3C22D2" w:rsidR="00D31D4D" w:rsidRPr="00D31D4D" w:rsidRDefault="00D31D4D" w:rsidP="00D31D4D">
      <w:pPr>
        <w:spacing w:after="0"/>
        <w:jc w:val="thaiDistribute"/>
        <w:rPr>
          <w:sz w:val="28"/>
          <w:szCs w:val="28"/>
        </w:rPr>
      </w:pPr>
      <w:r w:rsidRPr="00D31D4D">
        <w:rPr>
          <w:sz w:val="28"/>
          <w:szCs w:val="28"/>
        </w:rPr>
        <w:tab/>
      </w:r>
      <w:r w:rsidRPr="00D31D4D">
        <w:rPr>
          <w:sz w:val="28"/>
          <w:szCs w:val="28"/>
        </w:rPr>
        <w:tab/>
      </w:r>
      <w:r>
        <w:rPr>
          <w:sz w:val="28"/>
          <w:szCs w:val="28"/>
        </w:rPr>
        <w:tab/>
      </w:r>
      <w:r>
        <w:rPr>
          <w:sz w:val="28"/>
          <w:szCs w:val="28"/>
        </w:rPr>
        <w:tab/>
      </w:r>
      <w:r w:rsidRPr="00D31D4D">
        <w:rPr>
          <w:sz w:val="28"/>
          <w:szCs w:val="28"/>
        </w:rPr>
        <w:t>3.4.3</w:t>
      </w:r>
      <w:r w:rsidRPr="00D31D4D">
        <w:rPr>
          <w:sz w:val="28"/>
          <w:szCs w:val="28"/>
          <w:cs/>
        </w:rPr>
        <w:t xml:space="preserve"> เพลงที่เล่าถึงบุคคลที่ </w:t>
      </w:r>
      <w:r w:rsidRPr="00D31D4D">
        <w:rPr>
          <w:sz w:val="28"/>
          <w:szCs w:val="28"/>
        </w:rPr>
        <w:t xml:space="preserve">2 (2nd Person Narration) </w:t>
      </w:r>
      <w:r w:rsidRPr="00D31D4D">
        <w:rPr>
          <w:sz w:val="28"/>
          <w:szCs w:val="28"/>
          <w:cs/>
        </w:rPr>
        <w:t xml:space="preserve">คือการเล่าเรื่องโดยที่มีตัวละครคือ ผู้เล่า กำลังพูดกับบุคคลอีก </w:t>
      </w:r>
      <w:r w:rsidRPr="00D31D4D">
        <w:rPr>
          <w:sz w:val="28"/>
          <w:szCs w:val="28"/>
        </w:rPr>
        <w:t>1</w:t>
      </w:r>
      <w:r w:rsidRPr="00D31D4D">
        <w:rPr>
          <w:sz w:val="28"/>
          <w:szCs w:val="28"/>
          <w:cs/>
        </w:rPr>
        <w:t xml:space="preserve"> คน แต่พูดถึงความสัมพันธ์ของคนๆ นั้นกับบุคคลที่ </w:t>
      </w:r>
      <w:r w:rsidRPr="00D31D4D">
        <w:rPr>
          <w:sz w:val="28"/>
          <w:szCs w:val="28"/>
        </w:rPr>
        <w:t>3</w:t>
      </w:r>
      <w:r w:rsidRPr="00D31D4D">
        <w:rPr>
          <w:sz w:val="28"/>
          <w:szCs w:val="28"/>
          <w:cs/>
        </w:rPr>
        <w:t xml:space="preserve"> อีกที</w:t>
      </w:r>
    </w:p>
    <w:p w14:paraId="238A3FDE" w14:textId="1BB76B4D" w:rsidR="005E4773" w:rsidRPr="000E0A15" w:rsidRDefault="00D31D4D" w:rsidP="00D31D4D">
      <w:pPr>
        <w:spacing w:after="0"/>
        <w:jc w:val="thaiDistribute"/>
        <w:rPr>
          <w:sz w:val="28"/>
          <w:szCs w:val="28"/>
          <w:cs/>
        </w:rPr>
      </w:pPr>
      <w:r w:rsidRPr="00D31D4D">
        <w:rPr>
          <w:sz w:val="28"/>
          <w:szCs w:val="28"/>
        </w:rPr>
        <w:tab/>
      </w:r>
      <w:r w:rsidRPr="00D31D4D">
        <w:rPr>
          <w:sz w:val="28"/>
          <w:szCs w:val="28"/>
        </w:rPr>
        <w:tab/>
      </w:r>
      <w:r>
        <w:rPr>
          <w:sz w:val="28"/>
          <w:szCs w:val="28"/>
        </w:rPr>
        <w:tab/>
      </w:r>
      <w:r>
        <w:rPr>
          <w:sz w:val="28"/>
          <w:szCs w:val="28"/>
        </w:rPr>
        <w:tab/>
      </w:r>
      <w:r w:rsidRPr="00D31D4D">
        <w:rPr>
          <w:sz w:val="28"/>
          <w:szCs w:val="28"/>
        </w:rPr>
        <w:t>3.4.4</w:t>
      </w:r>
      <w:r w:rsidRPr="00D31D4D">
        <w:rPr>
          <w:sz w:val="28"/>
          <w:szCs w:val="28"/>
          <w:cs/>
        </w:rPr>
        <w:t xml:space="preserve"> การเล่าเรื่องแบบตัวต่อตัว (</w:t>
      </w:r>
      <w:r w:rsidRPr="00D31D4D">
        <w:rPr>
          <w:sz w:val="28"/>
          <w:szCs w:val="28"/>
        </w:rPr>
        <w:t xml:space="preserve">Direct Address) </w:t>
      </w:r>
      <w:r w:rsidRPr="00D31D4D">
        <w:rPr>
          <w:sz w:val="28"/>
          <w:szCs w:val="28"/>
          <w:cs/>
        </w:rPr>
        <w:t>ผู้เล่ากำลังพูดอยู่กับบุคคลใดบุคคลหนึ่ง ข้อความที่จะพูดจะเป็นข้อความที่ผู้เล่าต้องการพูดกับผู้รับโดยตรง ส่วนใหญ่จะใช้คำว่า “ผม”</w:t>
      </w:r>
      <w:r w:rsidR="00D1404B">
        <w:rPr>
          <w:rFonts w:hint="cs"/>
          <w:sz w:val="28"/>
          <w:szCs w:val="28"/>
          <w:cs/>
        </w:rPr>
        <w:t xml:space="preserve"> </w:t>
      </w:r>
      <w:r w:rsidRPr="00D31D4D">
        <w:rPr>
          <w:sz w:val="28"/>
          <w:szCs w:val="28"/>
          <w:cs/>
        </w:rPr>
        <w:t>กับ</w:t>
      </w:r>
      <w:r w:rsidR="00D1404B">
        <w:rPr>
          <w:rFonts w:hint="cs"/>
          <w:sz w:val="28"/>
          <w:szCs w:val="28"/>
          <w:cs/>
        </w:rPr>
        <w:t xml:space="preserve"> </w:t>
      </w:r>
      <w:r w:rsidRPr="00D31D4D">
        <w:rPr>
          <w:sz w:val="28"/>
          <w:szCs w:val="28"/>
          <w:cs/>
        </w:rPr>
        <w:t>“คุณ” หรือ “ฉัน” กับ “เธอ”</w:t>
      </w:r>
    </w:p>
    <w:p w14:paraId="09C0FEF2" w14:textId="1F742BD0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>3.5 ฝึกหาแนวคิดจากชื่อเพลงซ้ำ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ในบทเรียนนี้ อาจารย์ประภพ ชมถาวรจะให้นักศึกษาเขียนเรื่องราวที่แตกต่างกัน จากชื่อเพลงเดียวกัน ยกตัวอย่างเช่น เพลงที่ชื่อว่า “5 นาที” สามารถพูดเรื่องราวอะไรได้บ้าง</w:t>
      </w:r>
    </w:p>
    <w:p w14:paraId="4C012E7B" w14:textId="623263D7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>3.6 คู่เทียบ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ในการทำแบบฝึกหัดนี้ อาจารย์ประภพ ชมถาวรมุ่งเน้นให้ผู้เรียนได้หาเพลงที่มีอยู่แล้วมาเพื่อเป็นต้นแบบแนวคิด และวิธีการเล่าเรื่องมาประยุกต์ใช้ให้เข้ากับแนวคิดใหม่ของผู้เรียน ซึ่งเพลงที่ประสบความสำเร็จอยู่แล้วนั้น ย่อมบ่งบอกถึงคุณภาพและชั้นเชิงการเล่าเรื่อง การใช้คำที่ดี ทั้งนี้อาจารย์ประภพ ชมถาวร ได้กำชับผู้เรียนทุกคนเรื่องแนวคิดการประยุกต์ใช้นี้ว่า ห้ามลอกเลียนเพลงอื่นโดยเด็ดขาด เพราะผิดกฎหมายและจรรยาบรรณอย่างมาก ทั้งนี้ การแต่งเพลงที่เป็นของตนเองนั้นย่อมทำให้ภูมิใจมากกว่าด้วย</w:t>
      </w:r>
    </w:p>
    <w:p w14:paraId="6460F0BC" w14:textId="122AC666" w:rsidR="005E4773" w:rsidRPr="000E0A15" w:rsidRDefault="005E4773" w:rsidP="004170FC">
      <w:pPr>
        <w:spacing w:after="0"/>
        <w:jc w:val="thaiDistribute"/>
        <w:rPr>
          <w:sz w:val="28"/>
          <w:szCs w:val="28"/>
          <w:cs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 xml:space="preserve">3.7 สัมผัสในเนื้อเพลง </w:t>
      </w:r>
      <w:r w:rsidR="005D42B4" w:rsidRPr="000E0A15">
        <w:rPr>
          <w:rFonts w:hint="cs"/>
          <w:sz w:val="28"/>
          <w:szCs w:val="28"/>
          <w:cs/>
        </w:rPr>
        <w:t>ในบทเรียนนี้อาจารย์ประภพ ชมถาวรได้อธิบายเกี่ยวกับเรื่องของฉันทลักษณ์ของเพลง ความคล้องจองของคำ ความสัมพันธ์ระหว่างทำนองกับเนื้อร้อง โดยอาจารย์ประภพ ชมถาวรได้กล่าวว่า ”เนื้อเพลงนั้นไม่ควรไปทำลายทำนอง สัมผัสที่ถูกใส่ไปในทำนองนั้นต้องฟังแล้วเข้ากันได้อย่างลงตัว ยกเว้นบางที่ หรือบางจุดพิเศษที่เราจงใจให้แตกต่าง ก็เป็นอีกเรื่องหนึ่ง แต่โดยรวมแล้วต้องไม่ทำลายความไพเราะของเพลง</w:t>
      </w:r>
      <w:r w:rsidR="00D31D4D">
        <w:rPr>
          <w:rFonts w:hint="cs"/>
          <w:sz w:val="28"/>
          <w:szCs w:val="28"/>
          <w:cs/>
        </w:rPr>
        <w:t>”</w:t>
      </w:r>
    </w:p>
    <w:p w14:paraId="76004425" w14:textId="55EEFA44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>3.8 เป้าหมายในการเขียนเพลง</w:t>
      </w:r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>ในบทเรียนนี้ เราจะเห็นว่าอาจารย์ประภพ ชมถาวร ได้เน้น</w:t>
      </w:r>
      <w:r w:rsidR="00D31D4D">
        <w:rPr>
          <w:rFonts w:hint="cs"/>
          <w:sz w:val="28"/>
          <w:szCs w:val="28"/>
          <w:cs/>
        </w:rPr>
        <w:t>ย้ำ</w:t>
      </w:r>
      <w:r w:rsidR="005D42B4" w:rsidRPr="000E0A15">
        <w:rPr>
          <w:rFonts w:hint="cs"/>
          <w:sz w:val="28"/>
          <w:szCs w:val="28"/>
          <w:cs/>
        </w:rPr>
        <w:t>ในเรื่องการวางแผนการแต่งเพลง เพื่อรักษาขอบเขตในเรื่องเนื้อหาเอาไว้ เพราะหากใน 1 บทเพลงประกอบด้วยเนื้อเรื่องที่ผสมปนเปกันมากเกินไป ก็จะทำให้ผู้ฟังไม่สามารถจับใจความได้ อีกทั้งยังเป็นการกลับมาตรวจสอบเพลงของตนเองว่ามีจุดบกพร่องที่สามารถ</w:t>
      </w:r>
      <w:r w:rsidR="005D42B4" w:rsidRPr="000E0A15">
        <w:rPr>
          <w:rFonts w:hint="cs"/>
          <w:sz w:val="28"/>
          <w:szCs w:val="28"/>
          <w:cs/>
        </w:rPr>
        <w:lastRenderedPageBreak/>
        <w:t>แก้ไขได้อีกหรือไม่ ทำให้สามารถพัฒนาบทเพลงที่ยังไม่สมบูรณ์ให้สมบูรณ์มากยิ่งขึ้น และทำให้เพลงที่สมบูรณ์อยู่แล้วกลายเป็นเพลงที่ไร้ที่ติ</w:t>
      </w:r>
    </w:p>
    <w:p w14:paraId="37A1AEE7" w14:textId="77777777" w:rsidR="005D42B4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 xml:space="preserve">3.9 สูตร </w:t>
      </w:r>
      <w:r w:rsidRPr="000E0A15">
        <w:rPr>
          <w:rFonts w:hint="cs"/>
          <w:sz w:val="28"/>
          <w:szCs w:val="28"/>
        </w:rPr>
        <w:t xml:space="preserve">Inside Out &amp; Outside In </w:t>
      </w:r>
      <w:r w:rsidR="005D42B4" w:rsidRPr="000E0A15">
        <w:rPr>
          <w:rFonts w:hint="cs"/>
          <w:sz w:val="28"/>
          <w:szCs w:val="28"/>
          <w:cs/>
        </w:rPr>
        <w:t xml:space="preserve">ในบทเรียนนี้ อาจารย์ประภพ ชมถาวรจะให้ผู้เรียนแต่งเนื้อเพลงท่อน </w:t>
      </w:r>
      <w:r w:rsidR="005D42B4" w:rsidRPr="000E0A15">
        <w:rPr>
          <w:rFonts w:hint="cs"/>
          <w:sz w:val="28"/>
          <w:szCs w:val="28"/>
        </w:rPr>
        <w:t xml:space="preserve">A,B </w:t>
      </w:r>
      <w:r w:rsidR="005D42B4" w:rsidRPr="000E0A15">
        <w:rPr>
          <w:rFonts w:hint="cs"/>
          <w:sz w:val="28"/>
          <w:szCs w:val="28"/>
          <w:cs/>
        </w:rPr>
        <w:t xml:space="preserve">และ </w:t>
      </w:r>
      <w:r w:rsidR="005D42B4" w:rsidRPr="000E0A15">
        <w:rPr>
          <w:rFonts w:hint="cs"/>
          <w:sz w:val="28"/>
          <w:szCs w:val="28"/>
        </w:rPr>
        <w:t xml:space="preserve">C </w:t>
      </w:r>
      <w:r w:rsidR="005D42B4" w:rsidRPr="000E0A15">
        <w:rPr>
          <w:rFonts w:hint="cs"/>
          <w:sz w:val="28"/>
          <w:szCs w:val="28"/>
          <w:cs/>
        </w:rPr>
        <w:t>ให้มีความหลากหลายทางการแสดงออก แล้วดูว่าผู้เรียนเข้าใจบทเรียนนี้มากน้อยเพียงใด หลังจากนั้นอาจารย์ประภพ ชมถาวร จะยกตัวอย่างให้นักศึกษาเห็นถึงเห็นความหลากหลายผ่านทางการแสดงออกในแต่ละท่อนของเพลงที่มีอยู่แล้ว ว่าเพลงแต่ละเพลงมีลีลาและชั้นเชิงในการเล่าเรื่องอย่างไร</w:t>
      </w:r>
    </w:p>
    <w:p w14:paraId="03433635" w14:textId="6EEC00A6" w:rsidR="005E4773" w:rsidRPr="000E0A15" w:rsidRDefault="005D42B4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ในบทเรียนเรื่องความหลากหลายทางการแสดงออกของเพลงนี้ จะเห็นได้ว่า อาจารย์ประภพ ชมถาวรเน้นย้ำในเรื่องของการทำให้เพลงมีมิติมากขึ้น ซึ่งทำให้เพลงที่แต่งออกมามีความหลากหลายทางด้านอารมณ์มากขึ้น </w:t>
      </w:r>
    </w:p>
    <w:p w14:paraId="67150293" w14:textId="474C4085" w:rsidR="005E4773" w:rsidRPr="000E0A15" w:rsidRDefault="005E4773" w:rsidP="004170FC">
      <w:pPr>
        <w:spacing w:after="0"/>
        <w:jc w:val="thaiDistribute"/>
        <w:rPr>
          <w:sz w:val="28"/>
          <w:szCs w:val="28"/>
          <w:cs/>
        </w:rPr>
      </w:pP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  <w:t xml:space="preserve">3.10 ฉาย </w:t>
      </w:r>
      <w:r w:rsidRPr="000E0A15">
        <w:rPr>
          <w:rFonts w:hint="cs"/>
          <w:sz w:val="28"/>
          <w:szCs w:val="28"/>
        </w:rPr>
        <w:t xml:space="preserve">MV </w:t>
      </w:r>
      <w:r w:rsidRPr="000E0A15">
        <w:rPr>
          <w:rFonts w:hint="cs"/>
          <w:sz w:val="28"/>
          <w:szCs w:val="28"/>
          <w:cs/>
        </w:rPr>
        <w:t>ด้วยคำ</w:t>
      </w:r>
      <w:bookmarkStart w:id="4" w:name="_Toc67600623"/>
      <w:r w:rsidR="005D42B4" w:rsidRPr="000E0A15">
        <w:rPr>
          <w:rFonts w:hint="cs"/>
          <w:sz w:val="28"/>
          <w:szCs w:val="28"/>
        </w:rPr>
        <w:t xml:space="preserve"> </w:t>
      </w:r>
      <w:r w:rsidR="005D42B4" w:rsidRPr="000E0A15">
        <w:rPr>
          <w:rFonts w:hint="cs"/>
          <w:sz w:val="28"/>
          <w:szCs w:val="28"/>
          <w:cs/>
        </w:rPr>
        <w:t xml:space="preserve">ความสำคัญที่สุดในบทเรียนนี้ อาจารย์ประภพ ชมถาวรได้เน้นย้ำไปที่เรื่องอารมณ์ความรู้สึกและลำดับการเล่าเรื่อง หากผู้เรียนสามารถจินตนาการภาพเรื่องราวของตนเองออกมาเป็น </w:t>
      </w:r>
      <w:r w:rsidR="005D42B4" w:rsidRPr="000E0A15">
        <w:rPr>
          <w:rFonts w:hint="cs"/>
          <w:sz w:val="28"/>
          <w:szCs w:val="28"/>
        </w:rPr>
        <w:t xml:space="preserve">Music Video </w:t>
      </w:r>
      <w:r w:rsidR="005D42B4" w:rsidRPr="000E0A15">
        <w:rPr>
          <w:rFonts w:hint="cs"/>
          <w:sz w:val="28"/>
          <w:szCs w:val="28"/>
          <w:cs/>
        </w:rPr>
        <w:t>ได้ จะทำให้ลำดับการเล่าเรื่องและอารมณ์ความรู้สึกที่เกิดระหว่างเพลงชัดเจนมากยิ่งขึ้น อีกทั้งยังทำให้ผู้เรียนสามารถจินตนาการการกระทำต่างๆ ของตัวละครในเรื่องราวได้ ซึ่งจะเป็นการส่งเสริมให้ข้อความและเนื้อร้องที่กลั่นกรองออกมามีอารมณ์ความรู้สึกร่วมมากยิ่งขึ้น</w:t>
      </w:r>
      <w:bookmarkEnd w:id="4"/>
    </w:p>
    <w:p w14:paraId="18DD8302" w14:textId="20534BC1" w:rsidR="005E4773" w:rsidRPr="000E0A15" w:rsidRDefault="00456307" w:rsidP="004170FC">
      <w:pPr>
        <w:spacing w:after="0"/>
        <w:jc w:val="thaiDistribute"/>
        <w:rPr>
          <w:sz w:val="28"/>
          <w:szCs w:val="28"/>
        </w:rPr>
      </w:pPr>
      <w:bookmarkStart w:id="5" w:name="_Toc67600650"/>
      <w:r w:rsidRPr="000E0A15">
        <w:rPr>
          <w:rFonts w:hint="cs"/>
          <w:sz w:val="28"/>
          <w:szCs w:val="28"/>
          <w:cs/>
        </w:rPr>
        <w:tab/>
      </w:r>
      <w:r w:rsidRPr="000E0A15">
        <w:rPr>
          <w:rFonts w:hint="cs"/>
          <w:sz w:val="28"/>
          <w:szCs w:val="28"/>
          <w:cs/>
        </w:rPr>
        <w:tab/>
      </w:r>
      <w:r w:rsidR="005E4773" w:rsidRPr="000E0A15">
        <w:rPr>
          <w:rFonts w:hint="cs"/>
          <w:sz w:val="28"/>
          <w:szCs w:val="28"/>
          <w:cs/>
        </w:rPr>
        <w:t>4. ด้านกระบวนการสอน</w:t>
      </w:r>
      <w:bookmarkEnd w:id="5"/>
      <w:r w:rsidRPr="000E0A15">
        <w:rPr>
          <w:rFonts w:hint="cs"/>
          <w:sz w:val="28"/>
          <w:szCs w:val="28"/>
          <w:cs/>
        </w:rPr>
        <w:t xml:space="preserve"> </w:t>
      </w:r>
      <w:r w:rsidR="005E4773" w:rsidRPr="000E0A15">
        <w:rPr>
          <w:rFonts w:hint="cs"/>
          <w:sz w:val="28"/>
          <w:szCs w:val="28"/>
          <w:cs/>
        </w:rPr>
        <w:t xml:space="preserve">ผู้วิจัยนำเสนอเกี่ยวกับผลการวิเคราะห์ด้านการเรียนการสอน ในประเด็นต่างๆ ที่เกี่ยวข้องกับการสอนแต่งเพลงสมัยนิยมขั้นพื้นฐาน ของ อาจารย์ ประภพ ชมถาวร แบ่งออกเป็น </w:t>
      </w:r>
      <w:r w:rsidR="008975E6">
        <w:rPr>
          <w:rFonts w:hint="cs"/>
          <w:sz w:val="28"/>
          <w:szCs w:val="28"/>
          <w:cs/>
        </w:rPr>
        <w:t>4</w:t>
      </w:r>
      <w:r w:rsidR="005E4773" w:rsidRPr="000E0A15">
        <w:rPr>
          <w:rFonts w:hint="cs"/>
          <w:sz w:val="28"/>
          <w:szCs w:val="28"/>
          <w:cs/>
        </w:rPr>
        <w:t xml:space="preserve"> ข้อดังนี้</w:t>
      </w:r>
    </w:p>
    <w:p w14:paraId="1EB07052" w14:textId="475A04C9" w:rsidR="005E4773" w:rsidRPr="000E0A15" w:rsidRDefault="005E4773" w:rsidP="004170FC">
      <w:pPr>
        <w:spacing w:after="0"/>
        <w:ind w:firstLine="720"/>
        <w:jc w:val="thaiDistribute"/>
        <w:rPr>
          <w:sz w:val="28"/>
          <w:szCs w:val="28"/>
        </w:rPr>
      </w:pPr>
      <w:bookmarkStart w:id="6" w:name="_Toc67600651"/>
      <w:r w:rsidRPr="000E0A15">
        <w:rPr>
          <w:rFonts w:hint="cs"/>
          <w:sz w:val="28"/>
          <w:szCs w:val="28"/>
          <w:cs/>
        </w:rPr>
        <w:t>4.1 หลักการสอน</w:t>
      </w:r>
      <w:bookmarkEnd w:id="6"/>
      <w:r w:rsidRPr="000E0A15">
        <w:rPr>
          <w:rFonts w:hint="cs"/>
          <w:sz w:val="28"/>
          <w:szCs w:val="28"/>
          <w:cs/>
        </w:rPr>
        <w:t xml:space="preserve"> หลักการสอนวิชาแต่งเพลงสมัยนิยมขั้นพื้นฐาน ซึ่งอาจารย์ ประภพ ชมถาวร ยึดถือเป็นแนวทางในการสอนวิชาแต่งเพลงสมัยนิยมขั้นพื้นฐานนั้น ผู้วิจัยได้วิเคราะห์และนำเสนอในประเด็นต่างๆที่เกี่ยวข้องกับรวิชาแต่งเพลงสมัยนิยมขั้นพื้นฐาน ซึ่งประกอบด้วยดังนี้</w:t>
      </w:r>
      <w:bookmarkStart w:id="7" w:name="_Toc67600652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1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สอนให้ผู้เรียนฝึกใช้ความคิดสร้างสรรค์และจิน</w:t>
      </w:r>
      <w:r w:rsidR="00BE0DE0">
        <w:rPr>
          <w:rFonts w:hint="cs"/>
          <w:sz w:val="28"/>
          <w:szCs w:val="28"/>
          <w:cs/>
        </w:rPr>
        <w:t>ตน</w:t>
      </w:r>
      <w:r w:rsidRPr="000E0A15">
        <w:rPr>
          <w:rFonts w:hint="cs"/>
          <w:sz w:val="28"/>
          <w:szCs w:val="28"/>
          <w:cs/>
        </w:rPr>
        <w:t>าการให้มากที่สุด</w:t>
      </w:r>
      <w:bookmarkStart w:id="8" w:name="_Toc67600653"/>
      <w:bookmarkEnd w:id="7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2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สอนให้ผู้เรียนหาแนวคิดแกนหลักของเพลง</w:t>
      </w:r>
      <w:bookmarkStart w:id="9" w:name="_Toc67600654"/>
      <w:bookmarkEnd w:id="8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3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สอนให้นำความรู้ของแต่ละบทเรียนต่างต่างไปประยุกต์ใช้</w:t>
      </w:r>
      <w:bookmarkStart w:id="10" w:name="_Toc67600655"/>
      <w:bookmarkEnd w:id="9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4</w:t>
      </w:r>
      <w:r w:rsidR="00456307" w:rsidRPr="000E0A15">
        <w:rPr>
          <w:rFonts w:hint="cs"/>
          <w:sz w:val="28"/>
          <w:szCs w:val="28"/>
          <w:cs/>
        </w:rPr>
        <w:t xml:space="preserve">) </w:t>
      </w:r>
      <w:r w:rsidRPr="000E0A15">
        <w:rPr>
          <w:rFonts w:hint="cs"/>
          <w:sz w:val="28"/>
          <w:szCs w:val="28"/>
          <w:cs/>
        </w:rPr>
        <w:t>สอนให้ฝึกฝนให้มากที่สุด</w:t>
      </w:r>
      <w:bookmarkEnd w:id="10"/>
    </w:p>
    <w:p w14:paraId="62782062" w14:textId="411D3C51" w:rsidR="00D1404B" w:rsidRDefault="005E4773" w:rsidP="00D1404B">
      <w:pPr>
        <w:spacing w:after="0"/>
        <w:ind w:firstLine="720"/>
        <w:jc w:val="thaiDistribute"/>
        <w:rPr>
          <w:sz w:val="28"/>
          <w:szCs w:val="28"/>
        </w:rPr>
      </w:pPr>
      <w:bookmarkStart w:id="11" w:name="_Toc67600656"/>
      <w:r w:rsidRPr="000E0A15">
        <w:rPr>
          <w:rFonts w:hint="cs"/>
          <w:sz w:val="28"/>
          <w:szCs w:val="28"/>
          <w:cs/>
        </w:rPr>
        <w:t>4.2 วิธีการสอน</w:t>
      </w:r>
      <w:bookmarkEnd w:id="11"/>
      <w:r w:rsidR="00456307" w:rsidRPr="000E0A15">
        <w:rPr>
          <w:rFonts w:hint="cs"/>
          <w:sz w:val="28"/>
          <w:szCs w:val="28"/>
          <w:cs/>
        </w:rPr>
        <w:t xml:space="preserve"> </w:t>
      </w:r>
      <w:r w:rsidR="00D1404B" w:rsidRPr="00D1404B">
        <w:rPr>
          <w:sz w:val="28"/>
          <w:szCs w:val="28"/>
          <w:cs/>
        </w:rPr>
        <w:t>ผู้วิจัยได้นำเสนอวิธีการสอนและขั้นตอนที่สำคัญ ดังนี้</w:t>
      </w:r>
    </w:p>
    <w:p w14:paraId="13339D9E" w14:textId="04EBBB2B" w:rsidR="00D1404B" w:rsidRPr="00D1404B" w:rsidRDefault="00D1404B" w:rsidP="00D1404B">
      <w:pPr>
        <w:spacing w:after="0"/>
        <w:ind w:firstLine="1440"/>
        <w:jc w:val="thaiDistribute"/>
        <w:rPr>
          <w:sz w:val="28"/>
          <w:szCs w:val="28"/>
        </w:rPr>
      </w:pPr>
      <w:r w:rsidRPr="00D1404B">
        <w:rPr>
          <w:sz w:val="28"/>
          <w:szCs w:val="28"/>
          <w:cs/>
        </w:rPr>
        <w:t>4.2.1. วิธีการสอนโดยการบรรยาย อาจารย์ ประภพ ชมถาวร ใช้วิธีการบรรยายหัวข้อต่างๆ ในบทเรียน ระหว่างนั้นห่างผู้เรียนมีคำถามหรือข้อสงสัย อาจารย์ ประภพ ชมถาวรก็จะอธิบายเพิ่มเติม เพื่อให้ผู้เรียนสามารถเข้าเจ้าเนื้อหาในบทเรียนได้อย่างแท้จริง อีกทั้งยังสามารถนำบทเรียนที่ได้ไปปรับใช้ในบทเรียนต่อไปได้อีกด้วย</w:t>
      </w:r>
    </w:p>
    <w:p w14:paraId="257511B1" w14:textId="357F3F8C" w:rsidR="005E4773" w:rsidRPr="000E0A15" w:rsidRDefault="00D1404B" w:rsidP="00D1404B">
      <w:pPr>
        <w:spacing w:after="0"/>
        <w:ind w:firstLine="720"/>
        <w:jc w:val="thaiDistribute"/>
        <w:rPr>
          <w:sz w:val="28"/>
          <w:szCs w:val="28"/>
          <w:cs/>
        </w:rPr>
      </w:pPr>
      <w:r>
        <w:rPr>
          <w:sz w:val="28"/>
          <w:szCs w:val="28"/>
          <w:cs/>
        </w:rPr>
        <w:tab/>
      </w:r>
      <w:r w:rsidRPr="00D1404B">
        <w:rPr>
          <w:sz w:val="28"/>
          <w:szCs w:val="28"/>
          <w:cs/>
        </w:rPr>
        <w:t>4.2.2. วิธีการสอนโดยการยกตัวอย่างเพลงที่มีอยู่แล้ว อาจารย์ ประภพ ชมถาวรใช้วิธีการยกตัวอย่างเพลงที่มีอยู่แล้วให้ผู้เรียนได้สังเกตุจุดที่น่าสนใจ ในแต่ละเพลง อีกทั้งยังประยุกต์ใช้โครงสร้างเพลงที่มีอยู่แล้วมาเป็นแบบฝึกหัดให้ผู้เรียนได้เรียนรู้ และทำตามอย่างมีระบบ</w:t>
      </w:r>
    </w:p>
    <w:p w14:paraId="7A61E697" w14:textId="1E563912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ab/>
      </w:r>
      <w:bookmarkStart w:id="12" w:name="_Toc67600657"/>
      <w:r w:rsidRPr="000E0A15">
        <w:rPr>
          <w:rFonts w:hint="cs"/>
          <w:sz w:val="28"/>
          <w:szCs w:val="28"/>
          <w:cs/>
        </w:rPr>
        <w:t>4.3 เทคนิคการสอน</w:t>
      </w:r>
      <w:bookmarkEnd w:id="12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เป็นเทคนิคที่ใช้ในการสอนวิชาแต่งเพลงสมัยนิยมขั้นพื้นฐาน ซึ่งอาจารย์ ประภพ ชมถาวร ใช้เพื่อช่วยในการสอนวิชาแต่งเพลงสมัยนิยมขั้นพื้นฐานให้มีประสิทธิภาพมากยิ่งขึ้น ทั้งนี้อาจารย์ ประภพ ชมถาวร ได้เน้นย้ำเรื่องการใช้ความคิดสร้างสรรค์ให้แก่ผู้เรียนให้มากที่สุด ซึ่งเทคนิคการสอนของอาจารย์ ประภพ ชมถาวร เกิดจากประสบการณ์การสอน และการแก้ไขปัญหาต่างๆ ระหว่างการสอน เทคนิคเหล่านี้ได้ช่วยให้ผู้เรียนเกิดกระบวนการเรียนรู้ที่ถูกต้องและสามารถนำไปใช้ให้เกิดประสิทธิภาพ ซึ่งผู้วิจัยได้ศึกษาข้อมูลจากการสัมภาษณ์ลูกศิษย์ที่ได้เรียนวิชาการแต่งเพลงสมัยนิยมขั้นพื้นฐานตามแนวทางกระบวนการสอน ของ อาจารย์ ประภพ ชมถาวร พบว่าเทคนิคที่ใช้ในการสอนวิชาการแต่งเพลงสมัยนิยมขั้นพื้นฐานมี 3 ข้อ ดังนี้</w:t>
      </w:r>
    </w:p>
    <w:p w14:paraId="50A5F803" w14:textId="65582C35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  <w:bookmarkStart w:id="13" w:name="_Toc67600658"/>
      <w:r w:rsidRPr="000E0A15">
        <w:rPr>
          <w:rFonts w:hint="cs"/>
          <w:sz w:val="28"/>
          <w:szCs w:val="28"/>
        </w:rPr>
        <w:lastRenderedPageBreak/>
        <w:t>1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</w:rPr>
        <w:t xml:space="preserve"> </w:t>
      </w:r>
      <w:r w:rsidRPr="000E0A15">
        <w:rPr>
          <w:rFonts w:hint="cs"/>
          <w:sz w:val="28"/>
          <w:szCs w:val="28"/>
          <w:cs/>
        </w:rPr>
        <w:t>เทคนิคการใช้เครื่องมือแก้ไขปัญหา</w:t>
      </w:r>
      <w:bookmarkStart w:id="14" w:name="_Toc67600659"/>
      <w:bookmarkEnd w:id="13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2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เทคนิคการยกตัวอย่างให้เห็นภาพ</w:t>
      </w:r>
      <w:bookmarkStart w:id="15" w:name="_Toc67600660"/>
      <w:bookmarkEnd w:id="14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3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เทคนิคการสร้างบรรยากาศการเรียนรู้</w:t>
      </w:r>
      <w:bookmarkEnd w:id="15"/>
    </w:p>
    <w:p w14:paraId="25BB6A4C" w14:textId="2F399285" w:rsidR="005E4773" w:rsidRPr="000E0A15" w:rsidRDefault="005E4773" w:rsidP="004170FC">
      <w:pPr>
        <w:spacing w:after="0"/>
        <w:ind w:firstLine="720"/>
        <w:jc w:val="thaiDistribute"/>
        <w:rPr>
          <w:sz w:val="28"/>
          <w:szCs w:val="28"/>
        </w:rPr>
      </w:pPr>
      <w:bookmarkStart w:id="16" w:name="_Toc67600661"/>
      <w:r w:rsidRPr="000E0A15">
        <w:rPr>
          <w:rFonts w:hint="cs"/>
          <w:sz w:val="28"/>
          <w:szCs w:val="28"/>
          <w:cs/>
        </w:rPr>
        <w:t>4.4 การวัดและประเมินผล</w:t>
      </w:r>
      <w:bookmarkEnd w:id="16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จากการศึกษา ผู้วิจัยพบว่า การวัดและประเมินผลที่ซึ่งอาจารย์ ประภพ ชมถาวร ใช้เพื่อช่วยในการสอนวิชาแต่งเพลงสมัยนิยมขั้นพื้นฐาน แบ่งออกเป็น 2 ประเด็นดังนี้</w:t>
      </w:r>
      <w:bookmarkStart w:id="17" w:name="_Toc67600662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1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ความก้าวหน้าของการจัดระบบในการแต่งเพลง</w:t>
      </w:r>
      <w:bookmarkStart w:id="18" w:name="_Toc67600663"/>
      <w:bookmarkEnd w:id="17"/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2</w:t>
      </w:r>
      <w:r w:rsidR="00456307" w:rsidRPr="000E0A15">
        <w:rPr>
          <w:rFonts w:hint="cs"/>
          <w:sz w:val="28"/>
          <w:szCs w:val="28"/>
          <w:cs/>
        </w:rPr>
        <w:t>)</w:t>
      </w:r>
      <w:r w:rsidRPr="000E0A15">
        <w:rPr>
          <w:rFonts w:hint="cs"/>
          <w:sz w:val="28"/>
          <w:szCs w:val="28"/>
          <w:cs/>
        </w:rPr>
        <w:t xml:space="preserve"> ความก้าวหน้าในการใช้เครื่องมือเพื่อช่วยในการแก้ไขปัญหาระหว่างแต่งเพลง</w:t>
      </w:r>
      <w:bookmarkEnd w:id="18"/>
    </w:p>
    <w:p w14:paraId="1CB92F1A" w14:textId="77777777" w:rsidR="005E4773" w:rsidRPr="000E0A15" w:rsidRDefault="005E4773" w:rsidP="004170FC">
      <w:pPr>
        <w:spacing w:after="0"/>
        <w:jc w:val="thaiDistribute"/>
        <w:rPr>
          <w:sz w:val="28"/>
          <w:szCs w:val="28"/>
        </w:rPr>
      </w:pPr>
    </w:p>
    <w:p w14:paraId="698F75A9" w14:textId="004BD18A" w:rsidR="005E4773" w:rsidRPr="000E0A15" w:rsidRDefault="005E4773" w:rsidP="004170FC">
      <w:pPr>
        <w:spacing w:after="0"/>
        <w:ind w:firstLine="720"/>
        <w:jc w:val="thaiDistribute"/>
        <w:rPr>
          <w:sz w:val="28"/>
          <w:szCs w:val="28"/>
        </w:rPr>
      </w:pPr>
      <w:bookmarkStart w:id="19" w:name="_Toc67600665"/>
      <w:r w:rsidRPr="000E0A15">
        <w:rPr>
          <w:rFonts w:hint="cs"/>
          <w:sz w:val="28"/>
          <w:szCs w:val="28"/>
          <w:cs/>
        </w:rPr>
        <w:t>ตอนที่ 2</w:t>
      </w:r>
      <w:r w:rsidR="00456307" w:rsidRPr="000E0A15">
        <w:rPr>
          <w:rFonts w:hint="cs"/>
          <w:sz w:val="28"/>
          <w:szCs w:val="28"/>
          <w:cs/>
        </w:rPr>
        <w:t xml:space="preserve"> </w:t>
      </w:r>
      <w:r w:rsidRPr="000E0A15">
        <w:rPr>
          <w:rFonts w:hint="cs"/>
          <w:sz w:val="28"/>
          <w:szCs w:val="28"/>
          <w:cs/>
        </w:rPr>
        <w:t>การสร้างคู่มือการสอน การแต่งเพลงสมัยนิยมขั้นพื้นฐาน ตามแนวทางกระบวนการสอน ของ อาจารย์ ประภพ ชมถาวร</w:t>
      </w:r>
      <w:bookmarkEnd w:id="19"/>
    </w:p>
    <w:p w14:paraId="16E7BB4B" w14:textId="77777777" w:rsidR="003C73D7" w:rsidRDefault="00456307" w:rsidP="003C73D7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>คู่มือการสอนนี้ เป็นเอกสารที่</w:t>
      </w:r>
      <w:r w:rsidR="005E4773" w:rsidRPr="000E0A15">
        <w:rPr>
          <w:rFonts w:hint="cs"/>
          <w:sz w:val="28"/>
          <w:szCs w:val="28"/>
          <w:cs/>
        </w:rPr>
        <w:t xml:space="preserve">ผู้วิจัยได้ศึกษาข้อมูล วิเคราะห์ สังเคราะห์รูปแบบ และเนื้อหาสาระต่างๆ จากเอกสาร การสัมภาษณ์ งานวิจัย และผลการศึกษาการสอนการแต่งเพลงสมัยนิยมขั้นพื้นฐาน ตามแนวทางกระบวนการสอน ของ อาจารย์ ประภพ ชมถาวร </w:t>
      </w:r>
      <w:r w:rsidRPr="000E0A15">
        <w:rPr>
          <w:rFonts w:hint="cs"/>
          <w:sz w:val="28"/>
          <w:szCs w:val="28"/>
          <w:cs/>
        </w:rPr>
        <w:t>โดยประกอบด้วยเนื้อหาสาระดังต่อไปนี้</w:t>
      </w:r>
      <w:r w:rsidR="00D62EDD">
        <w:rPr>
          <w:sz w:val="28"/>
          <w:szCs w:val="28"/>
        </w:rPr>
        <w:t xml:space="preserve"> </w:t>
      </w:r>
    </w:p>
    <w:p w14:paraId="5870F0B2" w14:textId="77777777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</w:t>
      </w:r>
      <w:r w:rsidR="00456307" w:rsidRPr="000E0A15">
        <w:rPr>
          <w:rFonts w:hint="cs"/>
          <w:sz w:val="28"/>
          <w:szCs w:val="28"/>
        </w:rPr>
        <w:t>1</w:t>
      </w:r>
      <w:r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ปกของคู่มือ</w:t>
      </w:r>
      <w:r w:rsidR="00D62EDD">
        <w:rPr>
          <w:rFonts w:hint="cs"/>
          <w:sz w:val="28"/>
          <w:szCs w:val="28"/>
          <w:cs/>
        </w:rPr>
        <w:t xml:space="preserve"> </w:t>
      </w:r>
    </w:p>
    <w:p w14:paraId="5179C852" w14:textId="7E45EF90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</w:t>
      </w:r>
      <w:r w:rsidR="00456307" w:rsidRPr="000E0A15">
        <w:rPr>
          <w:rFonts w:hint="cs"/>
          <w:sz w:val="28"/>
          <w:szCs w:val="28"/>
        </w:rPr>
        <w:t>2</w:t>
      </w:r>
      <w:r w:rsidR="00D62EDD"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คำนำ</w:t>
      </w:r>
      <w:r w:rsidR="00D62EDD">
        <w:rPr>
          <w:rFonts w:hint="cs"/>
          <w:sz w:val="28"/>
          <w:szCs w:val="28"/>
          <w:cs/>
        </w:rPr>
        <w:t xml:space="preserve"> </w:t>
      </w:r>
    </w:p>
    <w:p w14:paraId="57F3E605" w14:textId="3145F637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</w:t>
      </w:r>
      <w:r w:rsidR="00456307" w:rsidRPr="000E0A15">
        <w:rPr>
          <w:rFonts w:hint="cs"/>
          <w:sz w:val="28"/>
          <w:szCs w:val="28"/>
        </w:rPr>
        <w:t>3</w:t>
      </w:r>
      <w:r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คำชี้แจงในการใช้คู่มือ</w:t>
      </w:r>
      <w:r w:rsidR="00456307" w:rsidRPr="000E0A15">
        <w:rPr>
          <w:rFonts w:hint="cs"/>
          <w:sz w:val="28"/>
          <w:szCs w:val="28"/>
        </w:rPr>
        <w:t xml:space="preserve"> </w:t>
      </w:r>
    </w:p>
    <w:p w14:paraId="72C3A06B" w14:textId="7497E1C7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</w:t>
      </w:r>
      <w:r w:rsidR="00456307" w:rsidRPr="000E0A15">
        <w:rPr>
          <w:rFonts w:hint="cs"/>
          <w:sz w:val="28"/>
          <w:szCs w:val="28"/>
        </w:rPr>
        <w:t>4</w:t>
      </w:r>
      <w:r w:rsidR="00D62EDD"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 xml:space="preserve">สารบัญ </w:t>
      </w:r>
    </w:p>
    <w:p w14:paraId="0D7A21DC" w14:textId="5C8AD719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  <w:cs/>
        </w:rPr>
        <w:tab/>
      </w:r>
      <w:r>
        <w:rPr>
          <w:sz w:val="28"/>
          <w:szCs w:val="28"/>
        </w:rPr>
        <w:t>2.</w:t>
      </w:r>
      <w:r w:rsidR="00D62EDD">
        <w:rPr>
          <w:sz w:val="28"/>
          <w:szCs w:val="28"/>
        </w:rPr>
        <w:t>5</w:t>
      </w:r>
      <w:r w:rsidR="00456307" w:rsidRPr="000E0A15">
        <w:rPr>
          <w:rFonts w:hint="cs"/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 xml:space="preserve">เนื้อหาสาระ </w:t>
      </w:r>
    </w:p>
    <w:p w14:paraId="15F09C4D" w14:textId="7A2EE5C7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  <w:cs/>
        </w:rPr>
        <w:tab/>
      </w:r>
      <w:r>
        <w:rPr>
          <w:rFonts w:hint="cs"/>
          <w:sz w:val="28"/>
          <w:szCs w:val="28"/>
          <w:cs/>
        </w:rPr>
        <w:t>2.</w:t>
      </w:r>
      <w:r w:rsidR="00456307" w:rsidRPr="000E0A15">
        <w:rPr>
          <w:rFonts w:hint="cs"/>
          <w:sz w:val="28"/>
          <w:szCs w:val="28"/>
        </w:rPr>
        <w:t>6</w:t>
      </w:r>
      <w:r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หลักการสอน วิธีการสอน และเทคนิคการ</w:t>
      </w:r>
      <w:r w:rsidR="00D62EDD">
        <w:rPr>
          <w:sz w:val="28"/>
          <w:szCs w:val="28"/>
        </w:rPr>
        <w:t xml:space="preserve"> </w:t>
      </w:r>
    </w:p>
    <w:p w14:paraId="25D7E0DA" w14:textId="3A5E97AF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</w:t>
      </w:r>
      <w:r w:rsidR="00456307" w:rsidRPr="000E0A15">
        <w:rPr>
          <w:rFonts w:hint="cs"/>
          <w:sz w:val="28"/>
          <w:szCs w:val="28"/>
        </w:rPr>
        <w:t>7</w:t>
      </w:r>
      <w:r w:rsidR="00D62EDD"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การวัดและเป็นผู้ประเมินผล</w:t>
      </w:r>
      <w:r w:rsidR="00D62EDD">
        <w:rPr>
          <w:sz w:val="28"/>
          <w:szCs w:val="28"/>
        </w:rPr>
        <w:t xml:space="preserve"> </w:t>
      </w:r>
    </w:p>
    <w:p w14:paraId="65E4AA73" w14:textId="146AD204" w:rsidR="003C73D7" w:rsidRDefault="003C73D7" w:rsidP="003C73D7">
      <w:pPr>
        <w:spacing w:after="0"/>
        <w:ind w:firstLine="720"/>
        <w:jc w:val="thaiDistribute"/>
        <w:rPr>
          <w:sz w:val="28"/>
          <w:szCs w:val="28"/>
        </w:rPr>
      </w:pPr>
      <w:r>
        <w:rPr>
          <w:sz w:val="28"/>
          <w:szCs w:val="28"/>
        </w:rPr>
        <w:tab/>
        <w:t>2.8</w:t>
      </w:r>
      <w:r w:rsidR="00D62EDD">
        <w:rPr>
          <w:sz w:val="28"/>
          <w:szCs w:val="28"/>
        </w:rPr>
        <w:t xml:space="preserve"> </w:t>
      </w:r>
      <w:r w:rsidR="00456307" w:rsidRPr="000E0A15">
        <w:rPr>
          <w:rFonts w:hint="cs"/>
          <w:sz w:val="28"/>
          <w:szCs w:val="28"/>
          <w:cs/>
        </w:rPr>
        <w:t>แหล่งอ้างอิง</w:t>
      </w:r>
      <w:r>
        <w:rPr>
          <w:sz w:val="28"/>
          <w:szCs w:val="28"/>
          <w:cs/>
        </w:rPr>
        <w:tab/>
      </w:r>
    </w:p>
    <w:p w14:paraId="56FABFF0" w14:textId="39848AF6" w:rsidR="00456307" w:rsidRPr="000E0A15" w:rsidRDefault="00456307" w:rsidP="003C73D7">
      <w:pPr>
        <w:spacing w:after="0"/>
        <w:ind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จากผลการตรวจสอบคุณภาพคู่มือพบว่า </w:t>
      </w:r>
      <w:r w:rsidR="004170FC" w:rsidRPr="000E0A15">
        <w:rPr>
          <w:rFonts w:hint="cs"/>
          <w:sz w:val="28"/>
          <w:szCs w:val="28"/>
          <w:cs/>
        </w:rPr>
        <w:t>คู่มือการสอน การแต่งเพลงสมัยนิยมขั้นพื้นฐาน ตามแนวทางกระบวนการสอน ของ อาจารย์ ประภพ ชมถาวร ที่สร้างขึ้นมีประสิทธิภาพและความครบถ้วนด้านเนื้อหา อีกทั้งผ่านการตรวจสอบความถูกต้อง</w:t>
      </w:r>
      <w:r w:rsidR="003C73D7">
        <w:rPr>
          <w:rFonts w:hint="cs"/>
          <w:sz w:val="28"/>
          <w:szCs w:val="28"/>
          <w:cs/>
        </w:rPr>
        <w:t xml:space="preserve">จากผู้ทรงคุณวุฒิ </w:t>
      </w:r>
      <w:r w:rsidR="004170FC" w:rsidRPr="000E0A15">
        <w:rPr>
          <w:rFonts w:hint="cs"/>
          <w:sz w:val="28"/>
          <w:szCs w:val="28"/>
          <w:cs/>
        </w:rPr>
        <w:t>พร้อมทั้ง</w:t>
      </w:r>
      <w:r w:rsidR="003C73D7">
        <w:rPr>
          <w:rFonts w:hint="cs"/>
          <w:sz w:val="28"/>
          <w:szCs w:val="28"/>
          <w:cs/>
        </w:rPr>
        <w:t>ผู้วิจัยได้</w:t>
      </w:r>
      <w:r w:rsidR="004170FC" w:rsidRPr="000E0A15">
        <w:rPr>
          <w:rFonts w:hint="cs"/>
          <w:sz w:val="28"/>
          <w:szCs w:val="28"/>
          <w:cs/>
        </w:rPr>
        <w:t>ปรับปรุงพัฒนาอย่างละเอียด และเหมาะสมครบถ้วนในเนื้อหา สามารถนำไปใช้เพื่อประโยชน์ในวิชาชีพได้</w:t>
      </w:r>
    </w:p>
    <w:p w14:paraId="4E20628B" w14:textId="77777777" w:rsidR="000E0A15" w:rsidRDefault="000E0A15" w:rsidP="000E0A15">
      <w:pPr>
        <w:spacing w:after="0"/>
        <w:jc w:val="thaiDistribute"/>
        <w:rPr>
          <w:b/>
          <w:bCs/>
          <w:sz w:val="28"/>
          <w:szCs w:val="28"/>
        </w:rPr>
      </w:pPr>
      <w:bookmarkStart w:id="20" w:name="_Toc67600702"/>
    </w:p>
    <w:p w14:paraId="133DCBA9" w14:textId="2CEE542F" w:rsidR="005E3A32" w:rsidRPr="000E0A15" w:rsidRDefault="005E3A32" w:rsidP="000E0A15">
      <w:pPr>
        <w:spacing w:after="0"/>
        <w:jc w:val="thaiDistribute"/>
        <w:rPr>
          <w:b/>
          <w:bCs/>
          <w:sz w:val="28"/>
          <w:szCs w:val="28"/>
        </w:rPr>
      </w:pPr>
      <w:r w:rsidRPr="000E0A15">
        <w:rPr>
          <w:rFonts w:hint="cs"/>
          <w:b/>
          <w:bCs/>
          <w:sz w:val="28"/>
          <w:szCs w:val="28"/>
          <w:cs/>
        </w:rPr>
        <w:t>อภิปรายผลการวิจัย</w:t>
      </w:r>
      <w:bookmarkEnd w:id="20"/>
    </w:p>
    <w:p w14:paraId="3536C9B6" w14:textId="68787267" w:rsidR="005E3A32" w:rsidRPr="000E0A15" w:rsidRDefault="005E3A32" w:rsidP="000E0A15">
      <w:pPr>
        <w:spacing w:after="0"/>
        <w:jc w:val="thaiDistribute"/>
        <w:rPr>
          <w:sz w:val="28"/>
          <w:szCs w:val="28"/>
          <w:cs/>
        </w:rPr>
      </w:pPr>
      <w:r w:rsidRPr="000E0A15">
        <w:rPr>
          <w:rFonts w:hint="cs"/>
          <w:b/>
          <w:bCs/>
          <w:sz w:val="28"/>
          <w:szCs w:val="28"/>
        </w:rPr>
        <w:tab/>
      </w:r>
      <w:r w:rsidRPr="000E0A15">
        <w:rPr>
          <w:rFonts w:hint="cs"/>
          <w:sz w:val="28"/>
          <w:szCs w:val="28"/>
          <w:cs/>
        </w:rPr>
        <w:t>จากการวิจัยครั้งนี้ ผู้วิจัยได้นำเสนอผลการอภิปรา</w:t>
      </w:r>
      <w:r w:rsidR="003C73D7">
        <w:rPr>
          <w:rFonts w:hint="cs"/>
          <w:sz w:val="28"/>
          <w:szCs w:val="28"/>
          <w:cs/>
        </w:rPr>
        <w:t>ย</w:t>
      </w:r>
      <w:r w:rsidRPr="000E0A15">
        <w:rPr>
          <w:rFonts w:hint="cs"/>
          <w:sz w:val="28"/>
          <w:szCs w:val="28"/>
          <w:cs/>
        </w:rPr>
        <w:t>ใน 2 ประเด็น ดังนี้</w:t>
      </w:r>
    </w:p>
    <w:p w14:paraId="05580BB7" w14:textId="77777777" w:rsidR="005E3A32" w:rsidRPr="000E0A15" w:rsidRDefault="005E3A32" w:rsidP="000E0A15">
      <w:pPr>
        <w:spacing w:after="0"/>
        <w:ind w:left="720" w:firstLine="720"/>
        <w:jc w:val="thaiDistribute"/>
        <w:rPr>
          <w:sz w:val="28"/>
          <w:szCs w:val="28"/>
        </w:rPr>
      </w:pPr>
      <w:bookmarkStart w:id="21" w:name="_Toc67600703"/>
      <w:r w:rsidRPr="000E0A15">
        <w:rPr>
          <w:rFonts w:hint="cs"/>
          <w:sz w:val="28"/>
          <w:szCs w:val="28"/>
          <w:cs/>
        </w:rPr>
        <w:t xml:space="preserve">ตอนที่ </w:t>
      </w:r>
      <w:r w:rsidRPr="000E0A15">
        <w:rPr>
          <w:rFonts w:hint="cs"/>
          <w:sz w:val="28"/>
          <w:szCs w:val="28"/>
        </w:rPr>
        <w:t xml:space="preserve">1 </w:t>
      </w:r>
      <w:r w:rsidRPr="000E0A15">
        <w:rPr>
          <w:rFonts w:hint="cs"/>
          <w:sz w:val="28"/>
          <w:szCs w:val="28"/>
          <w:cs/>
        </w:rPr>
        <w:t>กระบวนการสอน การแต่งเพลงสมัยนิยมขั้นพื้นฐาน ของ อาจารย์ ประภพ ชมถาวร</w:t>
      </w:r>
      <w:bookmarkEnd w:id="21"/>
    </w:p>
    <w:p w14:paraId="4E68A191" w14:textId="67289599" w:rsidR="005E3A32" w:rsidRPr="000E0A15" w:rsidRDefault="005E3A32" w:rsidP="000E0A15">
      <w:pPr>
        <w:spacing w:after="0"/>
        <w:ind w:left="720" w:firstLine="720"/>
        <w:jc w:val="thaiDistribute"/>
        <w:rPr>
          <w:sz w:val="28"/>
          <w:szCs w:val="28"/>
        </w:rPr>
      </w:pPr>
      <w:r w:rsidRPr="000E0A15">
        <w:rPr>
          <w:rFonts w:hint="cs"/>
          <w:sz w:val="28"/>
          <w:szCs w:val="28"/>
          <w:cs/>
        </w:rPr>
        <w:t xml:space="preserve">การอภิปรายรายงานผล แบ่งออกเป็น 4 </w:t>
      </w:r>
      <w:r w:rsidR="003C73D7">
        <w:rPr>
          <w:rFonts w:hint="cs"/>
          <w:sz w:val="28"/>
          <w:szCs w:val="28"/>
          <w:cs/>
        </w:rPr>
        <w:t>ประเด็น</w:t>
      </w:r>
      <w:r w:rsidRPr="000E0A15">
        <w:rPr>
          <w:rFonts w:hint="cs"/>
          <w:sz w:val="28"/>
          <w:szCs w:val="28"/>
          <w:cs/>
        </w:rPr>
        <w:t>ดังนี้</w:t>
      </w:r>
    </w:p>
    <w:p w14:paraId="1F0B0E12" w14:textId="21E91381" w:rsidR="005E3A32" w:rsidRPr="000E0A15" w:rsidRDefault="005E3A32" w:rsidP="000E0A15">
      <w:pPr>
        <w:pStyle w:val="iThesisStyleNormal103"/>
        <w:ind w:firstLine="0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Pr="000E0A15">
        <w:rPr>
          <w:rFonts w:ascii="TH SarabunPSK" w:hAnsi="TH SarabunPSK" w:cs="TH SarabunPSK" w:hint="cs"/>
          <w:sz w:val="28"/>
          <w:szCs w:val="28"/>
          <w:cs/>
        </w:rPr>
        <w:tab/>
        <w:t xml:space="preserve">1. 1 จากการศึกษาพบว่า การสอนของอาจารย์ประภพ ชมถาวร มุ่งเน้นให้นักศึกษาสามารถนำไปใช้ในการประกอบอาชีพจริงได้ ไม่ว่าจะเป็นอาชีพนักดนตรี นักแต่งเพลง โปรดิวเซอร์ นักเขียน นักร้อง ศิลปิน และอื่นๆอีกมากมาย อีกทั้งอาจารย์ประภพ ชมถาวร ใช้วิธีสร้างบรรยากาศในการสอนให้ผ่อนคลาย ไม่ตึงเครียด เคารพซึ่งกันและกัน ให้เกียรติผลงานของทุกคน และวิจารณ์ผลงานกันเพื่อให้เกิดการพัฒนาเท่านั้น อีกทั้งลักษณะการสอนของอาจารย์ประภพ ชมถาวร จะให้ผู้เรียนได้เรียนรู้แนวคิดทีละขั้นตอน แล้วนำแต่ละขั้นตอนมาประกอบรวมเพื่อสร้างผลงานได้อย่างมีประสิทธิภาพ และท่านก็ได้ยึดถือหลักการเหล่านี้มาโดยตลอด ซึ่งสอดคล้องกับ ทฤษฎีทางการศึกษาของ ดร.สไตเนอร์ เป็นรูปแบบของการบรรยาย </w:t>
      </w:r>
      <w:r w:rsidRPr="000E0A15">
        <w:rPr>
          <w:rFonts w:ascii="TH SarabunPSK" w:hAnsi="TH SarabunPSK" w:cs="TH SarabunPSK" w:hint="cs"/>
          <w:sz w:val="28"/>
          <w:szCs w:val="28"/>
        </w:rPr>
        <w:t xml:space="preserve">(Description) </w:t>
      </w:r>
      <w:r w:rsidRPr="000E0A15">
        <w:rPr>
          <w:rFonts w:ascii="TH SarabunPSK" w:hAnsi="TH SarabunPSK" w:cs="TH SarabunPSK" w:hint="cs"/>
          <w:sz w:val="28"/>
          <w:szCs w:val="28"/>
          <w:cs/>
        </w:rPr>
        <w:lastRenderedPageBreak/>
        <w:t xml:space="preserve">ที่เน้นการให้ความหมาย </w:t>
      </w:r>
      <w:r w:rsidRPr="000E0A15">
        <w:rPr>
          <w:rFonts w:ascii="TH SarabunPSK" w:hAnsi="TH SarabunPSK" w:cs="TH SarabunPSK" w:hint="cs"/>
          <w:sz w:val="28"/>
          <w:szCs w:val="28"/>
        </w:rPr>
        <w:t xml:space="preserve">(Definiens)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ของคำสำคัญหรือแนวคิด </w:t>
      </w:r>
      <w:r w:rsidRPr="000E0A15">
        <w:rPr>
          <w:rFonts w:ascii="TH SarabunPSK" w:hAnsi="TH SarabunPSK" w:cs="TH SarabunPSK" w:hint="cs"/>
          <w:sz w:val="28"/>
          <w:szCs w:val="28"/>
        </w:rPr>
        <w:t xml:space="preserve">(Definiedum)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ซึ่งมีความหมายที่กล่าวแล้วมีการขยายความเป็นลำดับ เพื่อให้เห็นความสำพันธ์ขององค์ประกอบต่าง ๆ เป็นลำดับชั้นต่อเนื่องกันไปจนเกิดเป็นความสมบูรณ์ </w: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begin"/>
      </w:r>
      <w:r w:rsidRPr="000E0A15">
        <w:rPr>
          <w:rFonts w:ascii="TH SarabunPSK" w:hAnsi="TH SarabunPSK" w:cs="TH SarabunPSK" w:hint="cs"/>
          <w:sz w:val="28"/>
          <w:szCs w:val="28"/>
        </w:rPr>
        <w:instrText xml:space="preserve"> ADDIN EN.CITE &lt;EndNote&gt;&lt;Cite&gt;&lt;Autho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Author&gt;&lt;Yea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55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Year&gt;&lt;RecNum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cNum&gt;&lt;DisplayText&gt;(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</w:instrText>
      </w:r>
      <w:r w:rsidRPr="000E0A15">
        <w:rPr>
          <w:rFonts w:ascii="TH SarabunPSK" w:hAnsi="TH SarabunPSK" w:cs="TH SarabunPSK" w:hint="cs"/>
          <w:sz w:val="28"/>
          <w:szCs w:val="28"/>
        </w:rPr>
        <w:instrText xml:space="preserve">, 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555)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DisplayText&gt;&lt;record&gt;&lt;rec-numbe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c-number&gt;&lt;foreign-keys&gt;&lt;key app="EN" db-id="f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t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9</w:instrText>
      </w:r>
      <w:r w:rsidRPr="000E0A15">
        <w:rPr>
          <w:rFonts w:ascii="TH SarabunPSK" w:hAnsi="TH SarabunPSK" w:cs="TH SarabunPSK" w:hint="cs"/>
          <w:sz w:val="28"/>
          <w:szCs w:val="28"/>
        </w:rPr>
        <w:instrText>srzvjzt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</w:instrText>
      </w:r>
      <w:r w:rsidRPr="000E0A15">
        <w:rPr>
          <w:rFonts w:ascii="TH SarabunPSK" w:hAnsi="TH SarabunPSK" w:cs="TH SarabunPSK" w:hint="cs"/>
          <w:sz w:val="28"/>
          <w:szCs w:val="28"/>
        </w:rPr>
        <w:instrText>xxexttypvw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9</w:instrText>
      </w:r>
      <w:r w:rsidRPr="000E0A15">
        <w:rPr>
          <w:rFonts w:ascii="TH SarabunPSK" w:hAnsi="TH SarabunPSK" w:cs="TH SarabunPSK" w:hint="cs"/>
          <w:sz w:val="28"/>
          <w:szCs w:val="28"/>
        </w:rPr>
        <w:instrText>tp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zetwze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0</w:instrText>
      </w:r>
      <w:r w:rsidRPr="000E0A15">
        <w:rPr>
          <w:rFonts w:ascii="TH SarabunPSK" w:hAnsi="TH SarabunPSK" w:cs="TH SarabunPSK" w:hint="cs"/>
          <w:sz w:val="28"/>
          <w:szCs w:val="28"/>
        </w:rPr>
        <w:instrText>dpd" timestamp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558851753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key&gt;&lt;/foreign-keys&gt;&lt;ref-type name="Book"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6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f-type&gt;&lt;contributors&gt;&lt;authors&gt;&lt;author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style face="normal" font="default" 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,&lt;/style&gt;&l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/</w:instrText>
      </w:r>
      <w:r w:rsidRPr="000E0A15">
        <w:rPr>
          <w:rFonts w:ascii="TH SarabunPSK" w:hAnsi="TH SarabunPSK" w:cs="TH SarabunPSK" w:hint="cs"/>
          <w:sz w:val="28"/>
          <w:szCs w:val="28"/>
        </w:rPr>
        <w:instrText>author&gt;&lt;/authors&gt;&lt;/contributors&gt;&lt;titles&gt;&lt;title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ดนตรีศึกษา:หลักการและสาระสำคัญ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title&gt;&lt;/titles&gt;&lt;dates&gt;&lt;yea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55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year&gt;&lt;/dates&gt;&lt;pub-location&gt;&lt;style face="normal" font="default" charset=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"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กรุงเทพฯ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pub-location&gt;&lt;publisher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จุฬาลงกรณ์มหาวิทยาลัย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publisher&gt;&lt;urls&gt;&lt;/urls&gt;&lt;/record&gt;&lt;/Cite&gt;&lt;/EndNote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separate"/>
      </w:r>
      <w:r w:rsidRPr="000E0A15">
        <w:rPr>
          <w:rFonts w:ascii="TH SarabunPSK" w:hAnsi="TH SarabunPSK" w:cs="TH SarabunPSK" w:hint="cs"/>
          <w:noProof/>
          <w:sz w:val="28"/>
          <w:szCs w:val="28"/>
          <w:cs/>
        </w:rPr>
        <w:t>(ณรุทธ์ สุทธจิตต์</w:t>
      </w:r>
      <w:r w:rsidRPr="000E0A15">
        <w:rPr>
          <w:rFonts w:ascii="TH SarabunPSK" w:hAnsi="TH SarabunPSK" w:cs="TH SarabunPSK" w:hint="cs"/>
          <w:noProof/>
          <w:sz w:val="28"/>
          <w:szCs w:val="28"/>
        </w:rPr>
        <w:t xml:space="preserve">, </w:t>
      </w:r>
      <w:r w:rsidRPr="000E0A15">
        <w:rPr>
          <w:rFonts w:ascii="TH SarabunPSK" w:hAnsi="TH SarabunPSK" w:cs="TH SarabunPSK" w:hint="cs"/>
          <w:noProof/>
          <w:sz w:val="28"/>
          <w:szCs w:val="28"/>
          <w:cs/>
        </w:rPr>
        <w:t>2555)</w: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end"/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 </w:t>
      </w:r>
    </w:p>
    <w:p w14:paraId="3648BA8B" w14:textId="63A2E208" w:rsidR="005E3A32" w:rsidRPr="000E0A15" w:rsidRDefault="005E3A32" w:rsidP="000E0A15">
      <w:pPr>
        <w:pStyle w:val="iThesisStyleNormal080"/>
        <w:rPr>
          <w:rFonts w:ascii="TH SarabunPSK" w:eastAsia="Calibri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Pr="000E0A15">
        <w:rPr>
          <w:rFonts w:ascii="TH SarabunPSK" w:hAnsi="TH SarabunPSK" w:cs="TH SarabunPSK" w:hint="cs"/>
          <w:sz w:val="28"/>
          <w:szCs w:val="28"/>
          <w:cs/>
        </w:rPr>
        <w:tab/>
        <w:t>1.2 ผู้เรียน จากการศึกษาข้อมูล ถือได้ว่าผู้เรียนมีเจตคติที่ดีต่อ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>เพลงสมัยนิยม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อยู่แล้ว แต่มีความไม่มั่นใจในตัวเองเรื่องการแต่งเพลงสมัยนิยม และมีความสามารถในการแต่งเพลงประสบการณ์ และรสนิยมทางดนตรีที่ต่างกัน </w: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begin"/>
      </w:r>
      <w:r w:rsidRPr="000E0A15">
        <w:rPr>
          <w:rFonts w:ascii="TH SarabunPSK" w:hAnsi="TH SarabunPSK" w:cs="TH SarabunPSK" w:hint="cs"/>
          <w:sz w:val="28"/>
          <w:szCs w:val="28"/>
        </w:rPr>
        <w:instrText xml:space="preserve"> ADDIN EN.CITE &lt;EndNote&gt;&lt;Cite AuthorYear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&lt;Autho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Author&gt;&lt;Yea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55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Year&gt;&lt;RecNum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cNum&gt;&lt;DisplayText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 (2555)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DisplayText&gt;&lt;record&gt;&lt;rec-numbe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c-number&gt;&lt;foreign-keys&gt;&lt;key app="EN" db-id="f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t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9</w:instrText>
      </w:r>
      <w:r w:rsidRPr="000E0A15">
        <w:rPr>
          <w:rFonts w:ascii="TH SarabunPSK" w:hAnsi="TH SarabunPSK" w:cs="TH SarabunPSK" w:hint="cs"/>
          <w:sz w:val="28"/>
          <w:szCs w:val="28"/>
        </w:rPr>
        <w:instrText>srzvjzt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</w:instrText>
      </w:r>
      <w:r w:rsidRPr="000E0A15">
        <w:rPr>
          <w:rFonts w:ascii="TH SarabunPSK" w:hAnsi="TH SarabunPSK" w:cs="TH SarabunPSK" w:hint="cs"/>
          <w:sz w:val="28"/>
          <w:szCs w:val="28"/>
        </w:rPr>
        <w:instrText>xxexttypvw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9</w:instrText>
      </w:r>
      <w:r w:rsidRPr="000E0A15">
        <w:rPr>
          <w:rFonts w:ascii="TH SarabunPSK" w:hAnsi="TH SarabunPSK" w:cs="TH SarabunPSK" w:hint="cs"/>
          <w:sz w:val="28"/>
          <w:szCs w:val="28"/>
        </w:rPr>
        <w:instrText>tp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zetwze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0</w:instrText>
      </w:r>
      <w:r w:rsidRPr="000E0A15">
        <w:rPr>
          <w:rFonts w:ascii="TH SarabunPSK" w:hAnsi="TH SarabunPSK" w:cs="TH SarabunPSK" w:hint="cs"/>
          <w:sz w:val="28"/>
          <w:szCs w:val="28"/>
        </w:rPr>
        <w:instrText>dpd" timestamp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558851753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key&gt;&lt;/foreign-keys&gt;&lt;ref-type name="Book"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6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ref-type&gt;&lt;contributors&gt;&lt;authors&gt;&lt;author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ณรุทธ์ สุทธจิตต์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style face="normal" font="default" 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,&lt;/style&gt;&lt;/author&gt;&lt;/authors&gt;&lt;/contributors&gt;&lt;titles&gt;&lt;title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ดนตรีศึกษา:หลักการและสาระสำคัญ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title&gt;&lt;/titles&gt;&lt;dates&gt;&lt;year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2555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year&gt;&lt;/dates&gt;&lt;pub-location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กรุงเทพฯ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pub-location&gt;&lt;publisher&gt;&lt;style face="normal" font="default" charset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 xml:space="preserve">222" </w:instrText>
      </w:r>
      <w:r w:rsidRPr="000E0A15">
        <w:rPr>
          <w:rFonts w:ascii="TH SarabunPSK" w:hAnsi="TH SarabunPSK" w:cs="TH SarabunPSK" w:hint="cs"/>
          <w:sz w:val="28"/>
          <w:szCs w:val="28"/>
        </w:rPr>
        <w:instrText>size="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100%"</w:instrText>
      </w:r>
      <w:r w:rsidRPr="000E0A15">
        <w:rPr>
          <w:rFonts w:ascii="TH SarabunPSK" w:hAnsi="TH SarabunPSK" w:cs="TH SarabunPSK" w:hint="cs"/>
          <w:sz w:val="28"/>
          <w:szCs w:val="28"/>
        </w:rPr>
        <w:instrText>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instrText>จุฬาลงกรณ์มหาวิทยาลัย</w:instrText>
      </w:r>
      <w:r w:rsidRPr="000E0A15">
        <w:rPr>
          <w:rFonts w:ascii="TH SarabunPSK" w:hAnsi="TH SarabunPSK" w:cs="TH SarabunPSK" w:hint="cs"/>
          <w:sz w:val="28"/>
          <w:szCs w:val="28"/>
        </w:rPr>
        <w:instrText>&lt;/style&gt;&lt;/publisher&gt;&lt;urls&gt;&lt;/urls&gt;&lt;/record&gt;&lt;/Cite&gt;&lt;/EndNote&gt;</w:instrTex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separate"/>
      </w:r>
      <w:r w:rsidRPr="000E0A15">
        <w:rPr>
          <w:rFonts w:ascii="TH SarabunPSK" w:hAnsi="TH SarabunPSK" w:cs="TH SarabunPSK" w:hint="cs"/>
          <w:noProof/>
          <w:sz w:val="28"/>
          <w:szCs w:val="28"/>
          <w:cs/>
        </w:rPr>
        <w:t>ณรุทธ์ สุทธจิตต์ (2555)</w:t>
      </w:r>
      <w:r w:rsidRPr="000E0A15">
        <w:rPr>
          <w:rFonts w:ascii="TH SarabunPSK" w:hAnsi="TH SarabunPSK" w:cs="TH SarabunPSK" w:hint="cs"/>
          <w:sz w:val="28"/>
          <w:szCs w:val="28"/>
          <w:cs/>
        </w:rPr>
        <w:fldChar w:fldCharType="end"/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 ให้ความหมายความซาบซึ้งในดนตรีว่า เป็นความรู้สึกดื่มด่ำในสุนทรียรสของดนตรีที่เกิดขึ้นจากการฟังด้วยความเข้าใจอย่างลึกซึ้ง และเป็นความรู้สึกที่เกิดขึ้นจากประสบการณ์ถ้า สีของแต่ละบุคคล ซึ่งไม่เท่ากันและไม่สามารถสอนได้ แต่สามารถแนะแนวทางให้ผู้นั้นเกิดความรู้สึกซาบซึ้งได้ด้วยตนเอง อย่างไรก็ตามเมื่อได้รับการสอนจากอาจารย์ 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>ประภพ ชมถาวรแล้ว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 ทำให้เกิดความมั่นใจมากขึ้น อีกทั้งอาจารย์ 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>ประภพ ชมถาวรยังได้ปลูกฝังให้นักศึกษาได้ฝึกคิด ฝึกแลกเปลี่ยนความคิดเห็น ชื่นชมผลงานของตนเอง ชื่นชมผลงานของผู้อื่น กล้าวิจารณ์งานของตนเองและผู้อื่น เพื่อให้เกิดบรรยากาศแห่งการเรียนรู้ นั่นส่งผลให้ผู้เรียนมีพัฒนาการไม่เพียงแค่ด้านการแต่งเพลง แต่ทำให้มีพัฒนาการทางด้านการใช้ชีวิต การอยู่ในสังคมได้ดียิ่งขึ้นอีกด้วย</w:t>
      </w:r>
    </w:p>
    <w:p w14:paraId="0E03047E" w14:textId="1F981D82" w:rsidR="005E3A32" w:rsidRPr="000E0A15" w:rsidRDefault="005E3A32" w:rsidP="000E0A15">
      <w:pPr>
        <w:pStyle w:val="iThesisStyleNormal080"/>
        <w:ind w:firstLine="0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eastAsia="Calibri" w:hAnsi="TH SarabunPSK" w:cs="TH SarabunPSK" w:hint="cs"/>
          <w:sz w:val="28"/>
          <w:szCs w:val="28"/>
        </w:rPr>
        <w:tab/>
      </w:r>
      <w:r w:rsidRPr="000E0A15">
        <w:rPr>
          <w:rFonts w:ascii="TH SarabunPSK" w:eastAsia="Calibri" w:hAnsi="TH SarabunPSK" w:cs="TH SarabunPSK" w:hint="cs"/>
          <w:sz w:val="28"/>
          <w:szCs w:val="28"/>
        </w:rPr>
        <w:tab/>
      </w:r>
      <w:r w:rsidRPr="000E0A15">
        <w:rPr>
          <w:rFonts w:ascii="TH SarabunPSK" w:eastAsia="Calibri" w:hAnsi="TH SarabunPSK" w:cs="TH SarabunPSK" w:hint="cs"/>
          <w:sz w:val="28"/>
          <w:szCs w:val="28"/>
        </w:rPr>
        <w:tab/>
        <w:t xml:space="preserve">1.3 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 xml:space="preserve">เนื้อหาสาระ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เนื่องจากการวิจัยครั้งนี้มุ่งเน้นการศึกษากระบวนการสอน การแต่งเพลงสมัยนิยมขั้นพื้นฐาน ของอาจารย์ ประภพ ชมถาวร จากการศึกษาพบว่า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 xml:space="preserve"> เนื้อหาสาระนั้นมีความครอบคลุมทั้งด้านทฤษฎีและการปฏิบัติ ส่งเสริมและมุ่งเน้นให้ผู้เรียนได้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ใช้ความคิด และใช้จินตนาการความคิดสร้างสรรค์ให้มากและกว้างที่สุดเท่าที่จะสามารถทำได้ ทั้งนี้ก็ยังมีการกำหนดขอบเขตไม่ให้กว้างจนเกินไป อีกทั้ง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>อาจารย์ ประภพ ชมถาวรยังเน้นย้ำเรื่องระเบียบวินัย ให้ผู้เรียนมีความขยันหมั่นเพียรฝึกซ้อม เพื่อพัฒนาศักยภาพและความสามารถในการแต่งเพลง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และสามารถนำไปใช้ได้จริงในการประกอบอาชีพ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 xml:space="preserve"> และที่สำคัญที่สุด ผลงานของผู้เรียนที่ได้เรียนวิชา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การแต่งเพลงสมัยนิยมขั้นพื้นฐาน ของอาจารย์ ประภพ ชมถาวรต้องสามารถนำไปใช้เพื่อประกอบวิชาชีพจริงได้</w:t>
      </w:r>
    </w:p>
    <w:p w14:paraId="24D01683" w14:textId="391EB154" w:rsidR="005E3A32" w:rsidRPr="000E0A15" w:rsidRDefault="005E3A32" w:rsidP="000E0A15">
      <w:pPr>
        <w:pStyle w:val="iThesisStyleNormal080"/>
        <w:ind w:firstLine="0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</w:rPr>
        <w:tab/>
      </w:r>
      <w:r w:rsidRPr="000E0A15">
        <w:rPr>
          <w:rFonts w:ascii="TH SarabunPSK" w:hAnsi="TH SarabunPSK" w:cs="TH SarabunPSK" w:hint="cs"/>
          <w:sz w:val="28"/>
          <w:szCs w:val="28"/>
        </w:rPr>
        <w:tab/>
      </w:r>
      <w:r w:rsidRPr="000E0A15">
        <w:rPr>
          <w:rFonts w:ascii="TH SarabunPSK" w:hAnsi="TH SarabunPSK" w:cs="TH SarabunPSK" w:hint="cs"/>
          <w:sz w:val="28"/>
          <w:szCs w:val="28"/>
        </w:rPr>
        <w:tab/>
        <w:t xml:space="preserve">1.4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กระบวนการสอน</w:t>
      </w:r>
      <w:r w:rsidRPr="000E0A15">
        <w:rPr>
          <w:rFonts w:ascii="TH SarabunPSK" w:hAnsi="TH SarabunPSK" w:cs="TH SarabunPSK" w:hint="cs"/>
          <w:sz w:val="28"/>
          <w:szCs w:val="28"/>
        </w:rPr>
        <w:t xml:space="preserve"> 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จากการศึกษาพบว่าของ อาจารย์ ประภพ ชมถาวรนั้น ได้ยึดแนวทางการสอนที่มุ่นเน้นให้ผู้เรียนได้ใช้ความคิด ไม่อยู่ในกรอบ และใช้จินตนาการความคิดสร้างสรรค์ให้มากและกว้างที่สุดเท่าที่จะสามารถทำได้</w:t>
      </w:r>
      <w:r w:rsidRPr="000E0A15">
        <w:rPr>
          <w:rFonts w:ascii="TH SarabunPSK" w:eastAsia="Calibri" w:hAnsi="TH SarabunPSK" w:cs="TH SarabunPSK" w:hint="cs"/>
          <w:sz w:val="28"/>
          <w:szCs w:val="28"/>
          <w:cs/>
        </w:rPr>
        <w:t xml:space="preserve"> โดยอาจารประภพ ชมถารได้เน้นย้ำหลักการที่สำคัญ 3 เรื่องได้แก่ 1. การคิดหาแกนความคิดหลักของเพลง 2. การวางแผนการแต่งเพลง 3. การตรวจสอบเพลงหลังจากแต่งเสร็จ และมี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 แนวทางการสอนคือ 4.1.1 สอนให้ผู้เรียนฝึกใช้ความคิดสร้างสรรค์และจิน</w:t>
      </w:r>
      <w:r w:rsidR="00BE0DE0">
        <w:rPr>
          <w:rFonts w:ascii="TH SarabunPSK" w:hAnsi="TH SarabunPSK" w:cs="TH SarabunPSK" w:hint="cs"/>
          <w:sz w:val="28"/>
          <w:szCs w:val="28"/>
          <w:cs/>
        </w:rPr>
        <w:t>ตน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าการให้มากที่สุด 4.1.2 สอนให้ผู้เรียนหาแนวคิดแกนหลักของเพลง4.1.3 สอนให้นำความรู้ของแต่ละบทเรียนต่างต่างไปประยุกต์ใช้ 4.1.4 สอนให้ฝึกฝนให้มากที่สุด </w:t>
      </w:r>
    </w:p>
    <w:p w14:paraId="5DFC7708" w14:textId="77777777" w:rsidR="005E3A32" w:rsidRPr="000E0A15" w:rsidRDefault="005E3A32" w:rsidP="000E0A15">
      <w:pPr>
        <w:pStyle w:val="iThesisStyleNormal080"/>
        <w:ind w:firstLine="0"/>
        <w:rPr>
          <w:rFonts w:ascii="TH SarabunPSK" w:hAnsi="TH SarabunPSK" w:cs="TH SarabunPSK"/>
          <w:sz w:val="28"/>
          <w:szCs w:val="28"/>
        </w:rPr>
      </w:pPr>
    </w:p>
    <w:p w14:paraId="396F46C6" w14:textId="22B80E55" w:rsidR="005E3A32" w:rsidRPr="000E0A15" w:rsidRDefault="005E3A32" w:rsidP="000E0A15">
      <w:pPr>
        <w:spacing w:after="0"/>
        <w:ind w:firstLine="720"/>
        <w:jc w:val="thaiDistribute"/>
        <w:rPr>
          <w:sz w:val="28"/>
          <w:szCs w:val="28"/>
        </w:rPr>
      </w:pPr>
      <w:bookmarkStart w:id="22" w:name="_Toc67600704"/>
      <w:r w:rsidRPr="000E0A15">
        <w:rPr>
          <w:rFonts w:hint="cs"/>
          <w:sz w:val="28"/>
          <w:szCs w:val="28"/>
          <w:cs/>
        </w:rPr>
        <w:t>ตอนที่ 2 คู่มือการสอน การแต่งเพลงสมัยนิยมขั้นพื้นฐาน ตามกระบวนการสอน ของ อาจารย์ ประภพ ชมถาวร</w:t>
      </w:r>
      <w:bookmarkEnd w:id="22"/>
    </w:p>
    <w:p w14:paraId="3F198443" w14:textId="67FF4735" w:rsidR="005E3A32" w:rsidRPr="000E0A15" w:rsidRDefault="00F22E6F" w:rsidP="000E0A15">
      <w:pPr>
        <w:pStyle w:val="iThesisStyleNormal080"/>
        <w:ind w:firstLine="0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Pr="000E0A15">
        <w:rPr>
          <w:rFonts w:ascii="TH SarabunPSK" w:hAnsi="TH SarabunPSK" w:cs="TH SarabunPSK" w:hint="cs"/>
          <w:sz w:val="28"/>
          <w:szCs w:val="28"/>
          <w:cs/>
        </w:rPr>
        <w:tab/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t>ในการสร้างคู่มือการสอนการแต่งเพลงสมัยนิยมขั้นพื้นฐาน ตามกระบวนการสอน ของ อาจารย์ ประภพ ชมถาวร ผู้วิจัยมีความมุ่งหวังให้คู่มือฉบับนี้ เป็นเอกสารวิชาการที่ผู้สอนหรือผู้สนใจ นำไปใช้ในแนวทางสำหรับการสอนและการฝึกทักษะการแต่งเพลงสมัยนิยมขั้นพื้นฐาน ได้สะดวกยิ่งขึ้น เนื่องจากผู้วิจัยได้วิเคราะห์ สรุป และเรียบเรียงสารสนเทศต่างๆ จากการศึกษาค้นคว้าเอกสาร รวมถึงผลการศึกษาจากกระบวนการสอนการแต่งเพลงสมัยนิยมขั้นพื้นฐาน ของ อาจารย์ ประภพ ชมถาวร ให้มีความกระชับ เหมาะแก่การนำไปศึกษา และศึกษาหาความรู้ รวมถึงใช้ประโยชน์จากคู่มือได้โดยไม่ต้องศึกษาจากปริญญานิพนธ์ฉบับสมบูรณ์ ซึ่งมีเนื้อหาค่อนข้างมาก ผู้วิจัยมุ่งหวังให้คู่มือฉบับนี้เป็นแนวทางในการสอนการแต่งเพลงสมัยนิยมขั้นพื้นฐาน อีกทั้งยังเป็นแนวทางในการสร้างคู่มือสอนทักษะทางดนตรีอื่นๆ รวมถึงการฝึกฝนที่ถูกต้อง เท่านั้น มิใช่คู่มือสำเร็จรูป และไม่สามารถรับรองได้ว่า ผู้ใช้คู่มือฉบับนี้ จะสามารถพัฒนาทักษะการสอนการแต่งเพลงสมัยนิยมขั้นพื้นฐาน ได้อย่างมีประสิทธิภาพเทียบเท่ากับการสอนของ อาจารย์ ประภพ ชมถาวร ซึ่งมีตัวแปรทางด้าน ความรู้ ประสบการณ์ทางด้านดนตรี ประสบการณ์การ</w: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lastRenderedPageBreak/>
        <w:t>สอน ที่ส่งผลต่อประสิทธิภาพของการสอนตามขั้นตอนในคู่มือฉบับนี้ จึงขอให้ผู้ที่สนใจทำการศึกษาอย่างละเอีย</w:t>
      </w:r>
      <w:r w:rsidR="000A1F7F">
        <w:rPr>
          <w:rFonts w:ascii="TH SarabunPSK" w:hAnsi="TH SarabunPSK" w:cs="TH SarabunPSK" w:hint="cs"/>
          <w:sz w:val="28"/>
          <w:szCs w:val="28"/>
          <w:cs/>
        </w:rPr>
        <w:t>ด</w: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t xml:space="preserve"> และควรศึกษาเพิ่มเติมจากแหล่งข้อมูลอื่นๆ ที่เกี่ยวข้อง แต่สิ่งที่ผู้วิจัยสามารถรับรองประสิทธิภาพได้คือความถูกต้องและความเหมาะสมของคู่มือฉบับนี้ เนื่องจากผู้วิจัยได้สร้างคู่มือนี้อย่างเป็นขั้นตอน ตามหลักทฤษฎีการสร้างคู่มือของ </w:t>
      </w:r>
      <w:r w:rsidR="005E3A32" w:rsidRPr="000E0A15">
        <w:rPr>
          <w:rFonts w:ascii="TH SarabunPSK" w:hAnsi="TH SarabunPSK" w:cs="TH SarabunPSK" w:hint="cs"/>
          <w:sz w:val="28"/>
          <w:szCs w:val="28"/>
        </w:rPr>
        <w:fldChar w:fldCharType="begin"/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 xml:space="preserve"> ADDIN EN.CITE &lt;EndNote&gt;&lt;Cite AuthorYear="1"&gt;&lt;Author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ปรีชา  ช้างขวัญยืน และคณะ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&lt;/Author&gt;&lt;Year&gt;2539&lt;/Year&gt;&lt;RecNum&gt;11&lt;/RecNum&gt;&lt;DisplayText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ปรีชา  ช้างขวัญยืน และคณะ (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2539)&lt;/DisplayText&gt;&lt;record&gt;&lt;rec-number&gt;11&lt;/rec-number&gt;&lt;foreign-keys&gt;&lt;key app="EN" db-id="f5t9srzvjzt2xxexttypvw9tp5zetwze0dpd" timestamp="1558852692"&gt;11&lt;/key&gt;&lt;/foreign-keys&gt;&lt;ref-type name="Book"&gt;6&lt;/ref-type&gt;&lt;contributors&gt;&lt;authors&gt;&lt;author&gt;&lt;style face="normal" font="default" charset="222" size="100%"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ปรีชา  ช้างขวัญยืน และคณะ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&lt;/style&gt;&lt;style face="normal" font="default" size="100%"&gt;,&lt;/style&gt;&lt;/author&gt;&lt;/authors&gt;&lt;/contributors&gt;&lt;titles&gt;&lt;title&gt;&lt;style face="normal" font="default" charset="222" size="100%"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เทคนิคการเขียน และผลิตตำรา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&lt;/style&gt;&lt;/title&gt;&lt;/titles&gt;&lt;dates&gt;&lt;year&gt;&lt;style face="normal" font="default" charset="222" size="100%"&gt;2539&lt;/style&gt;&lt;/year&gt;&lt;/dates&gt;&lt;pub-location&gt;&lt;style face="normal" font="default" charset="222" size="100%"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กรุงเทพฯ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&lt;/style&gt;&lt;/pub-location&gt;&lt;publisher&gt;&lt;style face="normal" font="default" charset="222" size="100%"&gt;</w:instrText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instrText>จุฬาลงกรณ์มหาวิทยาลัย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instrText>&lt;/style&gt;&lt;/publisher&gt;&lt;urls&gt;&lt;/urls&gt;&lt;/record&gt;&lt;/Cite&gt;&lt;/EndNote&gt;</w:instrText>
      </w:r>
      <w:r w:rsidR="005E3A32" w:rsidRPr="000E0A15">
        <w:rPr>
          <w:rFonts w:ascii="TH SarabunPSK" w:hAnsi="TH SarabunPSK" w:cs="TH SarabunPSK" w:hint="cs"/>
          <w:sz w:val="28"/>
          <w:szCs w:val="28"/>
        </w:rPr>
        <w:fldChar w:fldCharType="separate"/>
      </w:r>
      <w:r w:rsidR="005E3A32" w:rsidRPr="000E0A15">
        <w:rPr>
          <w:rFonts w:ascii="TH SarabunPSK" w:hAnsi="TH SarabunPSK" w:cs="TH SarabunPSK" w:hint="cs"/>
          <w:noProof/>
          <w:sz w:val="28"/>
          <w:szCs w:val="28"/>
          <w:cs/>
        </w:rPr>
        <w:t>ปรีชา  ช้างขวัญยืน และคณะ (</w:t>
      </w:r>
      <w:r w:rsidR="005E3A32" w:rsidRPr="000E0A15">
        <w:rPr>
          <w:rFonts w:ascii="TH SarabunPSK" w:hAnsi="TH SarabunPSK" w:cs="TH SarabunPSK" w:hint="cs"/>
          <w:noProof/>
          <w:sz w:val="28"/>
          <w:szCs w:val="28"/>
        </w:rPr>
        <w:t>2539)</w:t>
      </w:r>
      <w:r w:rsidR="005E3A32" w:rsidRPr="000E0A15">
        <w:rPr>
          <w:rFonts w:ascii="TH SarabunPSK" w:hAnsi="TH SarabunPSK" w:cs="TH SarabunPSK" w:hint="cs"/>
          <w:sz w:val="28"/>
          <w:szCs w:val="28"/>
        </w:rPr>
        <w:fldChar w:fldCharType="end"/>
      </w:r>
      <w:r w:rsidR="005E3A32" w:rsidRPr="000E0A15">
        <w:rPr>
          <w:rFonts w:ascii="TH SarabunPSK" w:hAnsi="TH SarabunPSK" w:cs="TH SarabunPSK" w:hint="cs"/>
          <w:sz w:val="28"/>
          <w:szCs w:val="28"/>
          <w:cs/>
        </w:rPr>
        <w:t xml:space="preserve"> ซึ่งประกอบด้วย ปก คำนำ สารบัญ คำชี้แจงในการใช้คู่มือและการเตรียมการที่จำเป็น เนื้อหาสาระการสอนการแต่งเพลงสมัยนิยมขั้นพื้นฐาน พร้อมแบบฝึกหัด การวัดและประเมินผล และแหล่งอ้างอิง/แหล่งข้อมูล ซึ่งได้ผ่านการตรวจสอบความถูกต้องและเหมาะสมจากผู้ทรงคุณวุฒิ จำนวน 3 ท่าน จากนั้นจึงได้นำผลการตรวจสอบมาปรับปรุงและพัฒนาคู่มือให้ถูกต้องสมบูรณ์ยิ่งขึ้น</w:t>
      </w:r>
    </w:p>
    <w:p w14:paraId="50F3C7B2" w14:textId="77777777" w:rsidR="005E3A32" w:rsidRPr="000E0A15" w:rsidRDefault="005E3A32" w:rsidP="000E0A15">
      <w:pPr>
        <w:pStyle w:val="iThesisStyleNormal080"/>
        <w:ind w:firstLine="0"/>
        <w:rPr>
          <w:rFonts w:ascii="TH SarabunPSK" w:hAnsi="TH SarabunPSK" w:cs="TH SarabunPSK"/>
          <w:sz w:val="28"/>
          <w:szCs w:val="28"/>
        </w:rPr>
      </w:pPr>
    </w:p>
    <w:p w14:paraId="3340CAD6" w14:textId="77777777" w:rsidR="005E3A32" w:rsidRPr="000E0A15" w:rsidRDefault="005E3A32" w:rsidP="000E0A15">
      <w:pPr>
        <w:pStyle w:val="iThesisIndex2"/>
        <w:jc w:val="thaiDistribute"/>
        <w:rPr>
          <w:rFonts w:ascii="TH SarabunPSK" w:hAnsi="TH SarabunPSK" w:cs="TH SarabunPSK"/>
          <w:sz w:val="28"/>
          <w:szCs w:val="28"/>
        </w:rPr>
      </w:pPr>
      <w:bookmarkStart w:id="23" w:name="_Toc67600705"/>
      <w:r w:rsidRPr="000E0A15">
        <w:rPr>
          <w:rFonts w:ascii="TH SarabunPSK" w:hAnsi="TH SarabunPSK" w:cs="TH SarabunPSK" w:hint="cs"/>
          <w:sz w:val="28"/>
          <w:szCs w:val="28"/>
          <w:cs/>
        </w:rPr>
        <w:t>ข้อเสนอแนะ</w:t>
      </w:r>
      <w:bookmarkEnd w:id="23"/>
    </w:p>
    <w:p w14:paraId="57B23F0B" w14:textId="77777777" w:rsidR="005E3A32" w:rsidRPr="000E0A15" w:rsidRDefault="005E3A32" w:rsidP="000E0A1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>จากการศึกษาการสอน การแต่งเพลงสมัยนิยมขั้นพื้นฐาน ตามแนวทางกระบวนการสอน ของ อาจารย์ ประภพ ชมถาวร ผู้วิจัยมีข้อเสนอแนะดังนี้</w:t>
      </w:r>
    </w:p>
    <w:p w14:paraId="6C2977E3" w14:textId="77777777" w:rsidR="005E3A32" w:rsidRPr="000E0A15" w:rsidRDefault="005E3A32" w:rsidP="000E0A15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0DE93914" w14:textId="77777777" w:rsidR="005E3A32" w:rsidRPr="000E0A15" w:rsidRDefault="005E3A32" w:rsidP="000E0A15">
      <w:pPr>
        <w:pStyle w:val="iThesisIndex3"/>
        <w:rPr>
          <w:rFonts w:ascii="TH SarabunPSK" w:hAnsi="TH SarabunPSK" w:cs="TH SarabunPSK"/>
          <w:sz w:val="28"/>
          <w:szCs w:val="28"/>
          <w:cs/>
        </w:rPr>
      </w:pPr>
      <w:bookmarkStart w:id="24" w:name="_Toc67600706"/>
      <w:r w:rsidRPr="000E0A15">
        <w:rPr>
          <w:rFonts w:ascii="TH SarabunPSK" w:hAnsi="TH SarabunPSK" w:cs="TH SarabunPSK" w:hint="cs"/>
          <w:sz w:val="28"/>
          <w:szCs w:val="28"/>
          <w:cs/>
        </w:rPr>
        <w:t>ข้อเสนอแนะทั่วไป</w:t>
      </w:r>
      <w:bookmarkEnd w:id="24"/>
    </w:p>
    <w:p w14:paraId="473F6040" w14:textId="77777777" w:rsidR="005E3A32" w:rsidRPr="000E0A15" w:rsidRDefault="005E3A32" w:rsidP="000E0A15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>1. การนำคู่มือไปใช้ในแนวทางการสอนและฝึกทักษะ การแต่งเพลงสมัยนิยมขั้นพื้นฐาน ควรมีการศึกษาอย่างละเอียด พร้อมทั้งทดลองฝึกฝนด้วยตนเอง รวมทั้งศึกษาจากแหล่งความรู้อื่นเพิ่มเติม เพื่อให้เกิดการดำเนินการสอนที่ถูกต้องและมีประสิทธิภาพมากที่สุด</w:t>
      </w:r>
    </w:p>
    <w:p w14:paraId="655C42A0" w14:textId="65F444C2" w:rsidR="005E3A32" w:rsidRPr="000E0A15" w:rsidRDefault="005E3A32" w:rsidP="000E0A15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>2. ควรมีการป</w:t>
      </w:r>
      <w:r w:rsidR="00010923">
        <w:rPr>
          <w:rFonts w:ascii="TH SarabunPSK" w:hAnsi="TH SarabunPSK" w:cs="TH SarabunPSK" w:hint="cs"/>
          <w:sz w:val="28"/>
          <w:szCs w:val="28"/>
          <w:cs/>
        </w:rPr>
        <w:t>ร</w:t>
      </w:r>
      <w:r w:rsidRPr="000E0A15">
        <w:rPr>
          <w:rFonts w:ascii="TH SarabunPSK" w:hAnsi="TH SarabunPSK" w:cs="TH SarabunPSK" w:hint="cs"/>
          <w:sz w:val="28"/>
          <w:szCs w:val="28"/>
          <w:cs/>
        </w:rPr>
        <w:t xml:space="preserve">ะยุกต์ใช้ วิธีการ แบบฝึกหัดต่างๆ ให้เข้ากับบริบทในการสอน เช่น การวัดและประเมินผล เป็นต้น </w:t>
      </w:r>
    </w:p>
    <w:p w14:paraId="1F74E9FD" w14:textId="77777777" w:rsidR="005E3A32" w:rsidRPr="000E0A15" w:rsidRDefault="005E3A32" w:rsidP="000E0A15">
      <w:pPr>
        <w:pStyle w:val="iThesisStyleNormal103"/>
        <w:rPr>
          <w:rFonts w:ascii="TH SarabunPSK" w:hAnsi="TH SarabunPSK" w:cs="TH SarabunPSK"/>
          <w:sz w:val="28"/>
          <w:szCs w:val="28"/>
        </w:rPr>
      </w:pPr>
    </w:p>
    <w:p w14:paraId="63415E08" w14:textId="77777777" w:rsidR="005E3A32" w:rsidRPr="000E0A15" w:rsidRDefault="005E3A32" w:rsidP="000E0A15">
      <w:pPr>
        <w:pStyle w:val="iThesisIndex3"/>
        <w:rPr>
          <w:rFonts w:ascii="TH SarabunPSK" w:hAnsi="TH SarabunPSK" w:cs="TH SarabunPSK"/>
          <w:sz w:val="28"/>
          <w:szCs w:val="28"/>
          <w:cs/>
        </w:rPr>
      </w:pPr>
      <w:bookmarkStart w:id="25" w:name="_Toc67600707"/>
      <w:r w:rsidRPr="000E0A15">
        <w:rPr>
          <w:rFonts w:ascii="TH SarabunPSK" w:hAnsi="TH SarabunPSK" w:cs="TH SarabunPSK" w:hint="cs"/>
          <w:sz w:val="28"/>
          <w:szCs w:val="28"/>
          <w:cs/>
        </w:rPr>
        <w:t>ข้อเสนอเพื่อการวิจัย</w:t>
      </w:r>
      <w:bookmarkEnd w:id="25"/>
    </w:p>
    <w:p w14:paraId="5DC151EA" w14:textId="4E3749BF" w:rsidR="005E3A32" w:rsidRPr="000E0A15" w:rsidRDefault="005E3A32" w:rsidP="000E0A15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>1. ควรมีการนำคู่มือการแต่งเพลงสมัยนิยมขั้นพื้นฐาน ตามแนวทางกระบวนการสอน ของ อาจารย์ ประภพ ชมถาวร ไปทดลองใช้เพื่อประเมินประสิทธิภา</w:t>
      </w:r>
      <w:r w:rsidR="00D43DEE">
        <w:rPr>
          <w:rFonts w:ascii="TH SarabunPSK" w:hAnsi="TH SarabunPSK" w:cs="TH SarabunPSK" w:hint="cs"/>
          <w:sz w:val="28"/>
          <w:szCs w:val="28"/>
          <w:cs/>
        </w:rPr>
        <w:t>พ</w:t>
      </w:r>
      <w:r w:rsidRPr="000E0A15">
        <w:rPr>
          <w:rFonts w:ascii="TH SarabunPSK" w:hAnsi="TH SarabunPSK" w:cs="TH SarabunPSK" w:hint="cs"/>
          <w:sz w:val="28"/>
          <w:szCs w:val="28"/>
          <w:cs/>
        </w:rPr>
        <w:t>และความเหมาะสมของคู่มือ พร้อมทั้งปรับปรุงพัฒนาให้สมบูรณ์ยิ่งขึ้นไป</w:t>
      </w:r>
    </w:p>
    <w:p w14:paraId="5C706542" w14:textId="77777777" w:rsidR="005E3A32" w:rsidRPr="000E0A15" w:rsidRDefault="005E3A32" w:rsidP="000E0A15">
      <w:pPr>
        <w:pStyle w:val="iThesisStyleNormal103"/>
        <w:rPr>
          <w:rFonts w:ascii="TH SarabunPSK" w:hAnsi="TH SarabunPSK" w:cs="TH SarabunPSK"/>
          <w:sz w:val="28"/>
          <w:szCs w:val="28"/>
          <w:cs/>
        </w:rPr>
      </w:pPr>
      <w:r w:rsidRPr="000E0A15">
        <w:rPr>
          <w:rFonts w:ascii="TH SarabunPSK" w:hAnsi="TH SarabunPSK" w:cs="TH SarabunPSK" w:hint="cs"/>
          <w:sz w:val="28"/>
          <w:szCs w:val="28"/>
          <w:cs/>
        </w:rPr>
        <w:t>2. ควรมีการศึกษาความรู้เพิ่มเติมเรื่องการแต่งเพลงสมัยนิยม ของนักแต่งเพลงท่านอื่น หรืออาจารย์ท่านอื่นๆ เพื่อให้เกิดความเข้าใจ และความหลากหลายขององค์ความรู้มากขึ้น</w:t>
      </w:r>
    </w:p>
    <w:p w14:paraId="35DFE60E" w14:textId="50383682" w:rsidR="00B53C2A" w:rsidRDefault="00B53C2A" w:rsidP="000E0A15">
      <w:pPr>
        <w:spacing w:after="0"/>
        <w:jc w:val="thaiDistribute"/>
        <w:rPr>
          <w:sz w:val="28"/>
          <w:szCs w:val="28"/>
        </w:rPr>
      </w:pPr>
    </w:p>
    <w:p w14:paraId="179000DB" w14:textId="77777777" w:rsidR="009F35D3" w:rsidRPr="000E0A15" w:rsidRDefault="009F35D3" w:rsidP="000E0A15">
      <w:pPr>
        <w:spacing w:after="0"/>
        <w:jc w:val="thaiDistribute"/>
        <w:rPr>
          <w:sz w:val="28"/>
          <w:szCs w:val="28"/>
        </w:rPr>
      </w:pPr>
    </w:p>
    <w:p w14:paraId="56F0C623" w14:textId="5C8E5441" w:rsidR="00B53C2A" w:rsidRPr="00C5657C" w:rsidRDefault="00F22E6F" w:rsidP="00F22E6F">
      <w:pPr>
        <w:spacing w:after="0"/>
        <w:jc w:val="thaiDistribute"/>
        <w:rPr>
          <w:b/>
          <w:bCs/>
          <w:sz w:val="28"/>
          <w:szCs w:val="28"/>
        </w:rPr>
      </w:pPr>
      <w:r w:rsidRPr="00C5657C">
        <w:rPr>
          <w:rFonts w:hint="cs"/>
          <w:b/>
          <w:bCs/>
          <w:sz w:val="28"/>
          <w:szCs w:val="28"/>
          <w:cs/>
        </w:rPr>
        <w:t>บรรณานุกรม</w:t>
      </w:r>
    </w:p>
    <w:p w14:paraId="02FF13E6" w14:textId="77777777" w:rsidR="00010923" w:rsidRDefault="009825E9" w:rsidP="00F62EB7">
      <w:pPr>
        <w:spacing w:after="0"/>
        <w:jc w:val="thaiDistribute"/>
        <w:rPr>
          <w:sz w:val="28"/>
          <w:szCs w:val="28"/>
        </w:rPr>
      </w:pPr>
      <w:r w:rsidRPr="00010923">
        <w:rPr>
          <w:rFonts w:hint="cs"/>
          <w:sz w:val="28"/>
          <w:szCs w:val="28"/>
        </w:rPr>
        <w:t xml:space="preserve">[1] </w:t>
      </w:r>
      <w:r w:rsidR="004D41D8" w:rsidRPr="00010923">
        <w:rPr>
          <w:rFonts w:hint="cs"/>
          <w:sz w:val="28"/>
          <w:szCs w:val="28"/>
        </w:rPr>
        <w:t>Barton, G. M. (2</w:t>
      </w:r>
      <w:r w:rsidR="009E21D6" w:rsidRPr="00010923">
        <w:rPr>
          <w:rFonts w:hint="cs"/>
          <w:sz w:val="28"/>
          <w:szCs w:val="28"/>
        </w:rPr>
        <w:t>549</w:t>
      </w:r>
      <w:r w:rsidR="004D41D8" w:rsidRPr="00010923">
        <w:rPr>
          <w:rFonts w:hint="cs"/>
          <w:sz w:val="28"/>
          <w:szCs w:val="28"/>
        </w:rPr>
        <w:t xml:space="preserve">). </w:t>
      </w:r>
      <w:r w:rsidR="004D41D8" w:rsidRPr="00010923">
        <w:rPr>
          <w:rFonts w:hint="cs"/>
          <w:b/>
          <w:bCs/>
          <w:sz w:val="28"/>
          <w:szCs w:val="28"/>
        </w:rPr>
        <w:t>The real state of music education: What students and teachers think.</w:t>
      </w:r>
      <w:r w:rsidR="004D41D8" w:rsidRPr="00010923">
        <w:rPr>
          <w:rFonts w:hint="cs"/>
          <w:sz w:val="28"/>
          <w:szCs w:val="28"/>
        </w:rPr>
        <w:t xml:space="preserve"> </w:t>
      </w:r>
    </w:p>
    <w:p w14:paraId="5B431DB3" w14:textId="5CBB4DFD" w:rsidR="004D41D8" w:rsidRPr="00010923" w:rsidRDefault="00010923" w:rsidP="00F62EB7">
      <w:pPr>
        <w:spacing w:after="0"/>
        <w:jc w:val="thaiDistribute"/>
        <w:rPr>
          <w:rFonts w:hint="cs"/>
          <w:iCs/>
          <w:sz w:val="28"/>
          <w:szCs w:val="28"/>
        </w:rPr>
      </w:pPr>
      <w:r>
        <w:rPr>
          <w:iCs/>
          <w:sz w:val="28"/>
          <w:szCs w:val="28"/>
        </w:rPr>
        <w:t xml:space="preserve">    </w:t>
      </w:r>
      <w:r w:rsidR="004D41D8" w:rsidRPr="00010923">
        <w:rPr>
          <w:rFonts w:hint="cs"/>
          <w:iCs/>
          <w:sz w:val="28"/>
          <w:szCs w:val="28"/>
        </w:rPr>
        <w:t>Music</w:t>
      </w:r>
      <w:r>
        <w:rPr>
          <w:iCs/>
          <w:sz w:val="28"/>
          <w:szCs w:val="28"/>
        </w:rPr>
        <w:t xml:space="preserve"> </w:t>
      </w:r>
      <w:r w:rsidR="004D41D8" w:rsidRPr="00010923">
        <w:rPr>
          <w:rFonts w:hint="cs"/>
          <w:iCs/>
          <w:sz w:val="28"/>
          <w:szCs w:val="28"/>
        </w:rPr>
        <w:t>Education, Research and Innovation Journal (MERI).</w:t>
      </w:r>
    </w:p>
    <w:p w14:paraId="384F77D6" w14:textId="77777777" w:rsidR="00C5657C" w:rsidRPr="00010923" w:rsidRDefault="009825E9" w:rsidP="00C5657C">
      <w:pPr>
        <w:pStyle w:val="EndNoteBibliography"/>
        <w:spacing w:after="0"/>
        <w:ind w:left="720" w:hanging="720"/>
        <w:jc w:val="thaiDistribute"/>
        <w:rPr>
          <w:rFonts w:ascii="TH SarabunPSK" w:hAnsi="TH SarabunPSK" w:cs="TH SarabunPSK" w:hint="cs"/>
          <w:b/>
          <w:bCs/>
          <w:sz w:val="28"/>
        </w:rPr>
      </w:pPr>
      <w:r w:rsidRPr="00010923">
        <w:rPr>
          <w:rFonts w:ascii="TH SarabunPSK" w:hAnsi="TH SarabunPSK" w:cs="TH SarabunPSK" w:hint="cs"/>
          <w:sz w:val="28"/>
        </w:rPr>
        <w:t xml:space="preserve">[2] </w:t>
      </w:r>
      <w:r w:rsidR="004D41D8" w:rsidRPr="00010923">
        <w:rPr>
          <w:rFonts w:ascii="TH SarabunPSK" w:hAnsi="TH SarabunPSK" w:cs="TH SarabunPSK" w:hint="cs"/>
          <w:sz w:val="28"/>
        </w:rPr>
        <w:t xml:space="preserve">Christian V. Hauser, Daniel R. Tomal, &amp; Rekha S. Rajan. (2560). </w:t>
      </w:r>
      <w:r w:rsidR="004D41D8" w:rsidRPr="00010923">
        <w:rPr>
          <w:rFonts w:ascii="TH SarabunPSK" w:hAnsi="TH SarabunPSK" w:cs="TH SarabunPSK" w:hint="cs"/>
          <w:b/>
          <w:bCs/>
          <w:sz w:val="28"/>
        </w:rPr>
        <w:t>Songwriting : Strategies for Musical Self-</w:t>
      </w:r>
    </w:p>
    <w:p w14:paraId="2173E2C6" w14:textId="38871CD8" w:rsidR="004D41D8" w:rsidRPr="00010923" w:rsidRDefault="00010923" w:rsidP="00C5657C">
      <w:pPr>
        <w:pStyle w:val="EndNoteBibliography"/>
        <w:spacing w:after="0"/>
        <w:ind w:left="720" w:hanging="720"/>
        <w:jc w:val="thaiDistribute"/>
        <w:rPr>
          <w:rFonts w:ascii="TH SarabunPSK" w:hAnsi="TH SarabunPSK" w:cs="TH SarabunPSK" w:hint="cs"/>
          <w:sz w:val="28"/>
        </w:rPr>
      </w:pPr>
      <w:r>
        <w:rPr>
          <w:rFonts w:ascii="TH SarabunPSK" w:hAnsi="TH SarabunPSK" w:cs="TH SarabunPSK"/>
          <w:b/>
          <w:bCs/>
          <w:sz w:val="28"/>
        </w:rPr>
        <w:t xml:space="preserve">    </w:t>
      </w:r>
      <w:r w:rsidR="004D41D8" w:rsidRPr="00010923">
        <w:rPr>
          <w:rFonts w:ascii="TH SarabunPSK" w:hAnsi="TH SarabunPSK" w:cs="TH SarabunPSK" w:hint="cs"/>
          <w:b/>
          <w:bCs/>
          <w:sz w:val="28"/>
        </w:rPr>
        <w:t>Expression an</w:t>
      </w:r>
      <w:r w:rsidR="009825E9" w:rsidRPr="00010923">
        <w:rPr>
          <w:rFonts w:ascii="TH SarabunPSK" w:hAnsi="TH SarabunPSK" w:cs="TH SarabunPSK" w:hint="cs"/>
          <w:b/>
          <w:bCs/>
          <w:sz w:val="28"/>
        </w:rPr>
        <w:t xml:space="preserve">d </w:t>
      </w:r>
      <w:r w:rsidR="004D41D8" w:rsidRPr="00010923">
        <w:rPr>
          <w:rFonts w:ascii="TH SarabunPSK" w:hAnsi="TH SarabunPSK" w:cs="TH SarabunPSK" w:hint="cs"/>
          <w:b/>
          <w:bCs/>
          <w:sz w:val="28"/>
        </w:rPr>
        <w:t>Creativity.</w:t>
      </w:r>
      <w:r w:rsidR="004D41D8" w:rsidRPr="00010923">
        <w:rPr>
          <w:rFonts w:ascii="TH SarabunPSK" w:hAnsi="TH SarabunPSK" w:cs="TH SarabunPSK" w:hint="cs"/>
          <w:sz w:val="28"/>
        </w:rPr>
        <w:t xml:space="preserve"> </w:t>
      </w:r>
      <w:r w:rsidR="00936DA8" w:rsidRPr="00010923">
        <w:rPr>
          <w:rFonts w:ascii="TH SarabunPSK" w:hAnsi="TH SarabunPSK" w:cs="TH SarabunPSK" w:hint="cs"/>
          <w:sz w:val="28"/>
        </w:rPr>
        <w:t xml:space="preserve"> Rowman &amp; Littlefield Publishers</w:t>
      </w:r>
    </w:p>
    <w:p w14:paraId="3867E34B" w14:textId="6A6FDED5" w:rsidR="004D41D8" w:rsidRPr="00010923" w:rsidRDefault="009825E9" w:rsidP="009825E9">
      <w:pPr>
        <w:pStyle w:val="EndNoteBibliography"/>
        <w:spacing w:after="0"/>
        <w:ind w:left="720" w:hanging="720"/>
        <w:jc w:val="thaiDistribute"/>
        <w:rPr>
          <w:rFonts w:ascii="TH SarabunPSK" w:hAnsi="TH SarabunPSK" w:cs="TH SarabunPSK" w:hint="cs"/>
          <w:sz w:val="28"/>
        </w:rPr>
      </w:pPr>
      <w:r w:rsidRPr="00010923">
        <w:rPr>
          <w:rFonts w:ascii="TH SarabunPSK" w:hAnsi="TH SarabunPSK" w:cs="TH SarabunPSK" w:hint="cs"/>
          <w:sz w:val="28"/>
        </w:rPr>
        <w:t xml:space="preserve">[3] </w:t>
      </w:r>
      <w:r w:rsidR="004D41D8" w:rsidRPr="00010923">
        <w:rPr>
          <w:rFonts w:ascii="TH SarabunPSK" w:hAnsi="TH SarabunPSK" w:cs="TH SarabunPSK" w:hint="cs"/>
          <w:sz w:val="28"/>
        </w:rPr>
        <w:t xml:space="preserve">Giglio, M. (2558). </w:t>
      </w:r>
      <w:r w:rsidR="004D41D8" w:rsidRPr="00010923">
        <w:rPr>
          <w:rFonts w:ascii="TH SarabunPSK" w:hAnsi="TH SarabunPSK" w:cs="TH SarabunPSK" w:hint="cs"/>
          <w:b/>
          <w:bCs/>
          <w:iCs/>
          <w:sz w:val="28"/>
        </w:rPr>
        <w:t>Creative Collaboration in Teaching</w:t>
      </w:r>
      <w:r w:rsidR="004D41D8" w:rsidRPr="00010923">
        <w:rPr>
          <w:rFonts w:ascii="TH SarabunPSK" w:hAnsi="TH SarabunPSK" w:cs="TH SarabunPSK" w:hint="cs"/>
          <w:b/>
          <w:bCs/>
          <w:sz w:val="28"/>
        </w:rPr>
        <w:t>.</w:t>
      </w:r>
      <w:r w:rsidR="004D41D8" w:rsidRPr="00010923">
        <w:rPr>
          <w:rFonts w:ascii="TH SarabunPSK" w:hAnsi="TH SarabunPSK" w:cs="TH SarabunPSK" w:hint="cs"/>
          <w:sz w:val="28"/>
        </w:rPr>
        <w:t xml:space="preserve"> Houndsmills, UK: Palgrave Macmillan.</w:t>
      </w:r>
    </w:p>
    <w:p w14:paraId="3B7966AA" w14:textId="6F93587D" w:rsidR="004D41D8" w:rsidRPr="00010923" w:rsidRDefault="009825E9" w:rsidP="009825E9">
      <w:pPr>
        <w:pStyle w:val="EndNoteBibliography"/>
        <w:spacing w:after="0"/>
        <w:ind w:left="720" w:hanging="720"/>
        <w:jc w:val="thaiDistribute"/>
        <w:rPr>
          <w:rFonts w:ascii="TH SarabunPSK" w:hAnsi="TH SarabunPSK" w:cs="TH SarabunPSK" w:hint="cs"/>
          <w:sz w:val="28"/>
        </w:rPr>
      </w:pPr>
      <w:r w:rsidRPr="00010923">
        <w:rPr>
          <w:rFonts w:ascii="TH SarabunPSK" w:hAnsi="TH SarabunPSK" w:cs="TH SarabunPSK" w:hint="cs"/>
          <w:sz w:val="28"/>
        </w:rPr>
        <w:t xml:space="preserve">[4] </w:t>
      </w:r>
      <w:r w:rsidR="004D41D8" w:rsidRPr="00010923">
        <w:rPr>
          <w:rFonts w:ascii="TH SarabunPSK" w:hAnsi="TH SarabunPSK" w:cs="TH SarabunPSK" w:hint="cs"/>
          <w:sz w:val="28"/>
          <w:cs/>
        </w:rPr>
        <w:t>ปรีชา  ช้างขวัญยืน และคณะ. (</w:t>
      </w:r>
      <w:r w:rsidR="004D41D8" w:rsidRPr="00010923">
        <w:rPr>
          <w:rFonts w:ascii="TH SarabunPSK" w:hAnsi="TH SarabunPSK" w:cs="TH SarabunPSK" w:hint="cs"/>
          <w:sz w:val="28"/>
        </w:rPr>
        <w:t xml:space="preserve">2539). </w:t>
      </w:r>
      <w:r w:rsidR="004D41D8" w:rsidRPr="00010923">
        <w:rPr>
          <w:rFonts w:ascii="TH SarabunPSK" w:hAnsi="TH SarabunPSK" w:cs="TH SarabunPSK" w:hint="cs"/>
          <w:b/>
          <w:bCs/>
          <w:sz w:val="28"/>
          <w:cs/>
        </w:rPr>
        <w:t>เทคนิคการเขียน และผลิตตำรา.</w:t>
      </w:r>
      <w:r w:rsidR="004D41D8" w:rsidRPr="00010923">
        <w:rPr>
          <w:rFonts w:ascii="TH SarabunPSK" w:hAnsi="TH SarabunPSK" w:cs="TH SarabunPSK" w:hint="cs"/>
          <w:sz w:val="28"/>
          <w:cs/>
        </w:rPr>
        <w:t xml:space="preserve"> กรุงเทพฯ: จุฬาลงกรณ์มหาวิทยาลัย.</w:t>
      </w:r>
    </w:p>
    <w:p w14:paraId="1A2D6CF4" w14:textId="29B0BFA5" w:rsidR="009825E9" w:rsidRPr="00010923" w:rsidRDefault="009825E9" w:rsidP="00482191">
      <w:pPr>
        <w:pStyle w:val="EndNoteBibliography"/>
        <w:spacing w:after="0"/>
        <w:ind w:left="720" w:hanging="720"/>
        <w:jc w:val="thaiDistribute"/>
        <w:rPr>
          <w:rFonts w:ascii="TH SarabunPSK" w:hAnsi="TH SarabunPSK" w:cs="TH SarabunPSK" w:hint="cs"/>
          <w:sz w:val="28"/>
        </w:rPr>
      </w:pPr>
      <w:r w:rsidRPr="00010923">
        <w:rPr>
          <w:rFonts w:ascii="TH SarabunPSK" w:hAnsi="TH SarabunPSK" w:cs="TH SarabunPSK" w:hint="cs"/>
          <w:sz w:val="28"/>
        </w:rPr>
        <w:t xml:space="preserve">[5] </w:t>
      </w:r>
      <w:r w:rsidR="004D41D8" w:rsidRPr="00010923">
        <w:rPr>
          <w:rFonts w:ascii="TH SarabunPSK" w:hAnsi="TH SarabunPSK" w:cs="TH SarabunPSK" w:hint="cs"/>
          <w:sz w:val="28"/>
          <w:cs/>
        </w:rPr>
        <w:t>ณรุทธ์ สุทธจิตต์. (</w:t>
      </w:r>
      <w:r w:rsidR="004D41D8" w:rsidRPr="00010923">
        <w:rPr>
          <w:rFonts w:ascii="TH SarabunPSK" w:hAnsi="TH SarabunPSK" w:cs="TH SarabunPSK" w:hint="cs"/>
          <w:sz w:val="28"/>
        </w:rPr>
        <w:t xml:space="preserve">2555). </w:t>
      </w:r>
      <w:r w:rsidR="004D41D8" w:rsidRPr="00010923">
        <w:rPr>
          <w:rFonts w:ascii="TH SarabunPSK" w:hAnsi="TH SarabunPSK" w:cs="TH SarabunPSK" w:hint="cs"/>
          <w:b/>
          <w:bCs/>
          <w:i/>
          <w:sz w:val="28"/>
          <w:cs/>
        </w:rPr>
        <w:t>ดนตรีศึกษา:หลักการและสาระสำคัญ</w:t>
      </w:r>
      <w:r w:rsidR="004D41D8" w:rsidRPr="00010923">
        <w:rPr>
          <w:rFonts w:ascii="TH SarabunPSK" w:hAnsi="TH SarabunPSK" w:cs="TH SarabunPSK" w:hint="cs"/>
          <w:b/>
          <w:bCs/>
          <w:sz w:val="28"/>
          <w:cs/>
        </w:rPr>
        <w:t>.</w:t>
      </w:r>
      <w:r w:rsidR="004D41D8" w:rsidRPr="00010923">
        <w:rPr>
          <w:rFonts w:ascii="TH SarabunPSK" w:hAnsi="TH SarabunPSK" w:cs="TH SarabunPSK" w:hint="cs"/>
          <w:sz w:val="28"/>
          <w:cs/>
        </w:rPr>
        <w:t xml:space="preserve"> กรุงเทพฯ: จุฬาลงกรณ์มหาวิทยาลัย.</w:t>
      </w:r>
    </w:p>
    <w:p w14:paraId="3FC144A0" w14:textId="77777777" w:rsidR="000E0A15" w:rsidRPr="000E0A15" w:rsidRDefault="000E0A15" w:rsidP="00F22E6F">
      <w:pPr>
        <w:spacing w:after="0"/>
        <w:jc w:val="thaiDistribute"/>
        <w:rPr>
          <w:b/>
          <w:bCs/>
          <w:sz w:val="28"/>
          <w:szCs w:val="28"/>
          <w:cs/>
        </w:rPr>
      </w:pPr>
    </w:p>
    <w:sectPr w:rsidR="000E0A15" w:rsidRPr="000E0A15" w:rsidSect="000E0A15">
      <w:pgSz w:w="12240" w:h="15840"/>
      <w:pgMar w:top="1440" w:right="1440" w:bottom="1440" w:left="1440" w:header="720" w:footer="720" w:gutter="0"/>
      <w:cols w:space="720"/>
      <w:docGrid w:linePitch="43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7A20A4"/>
    <w:multiLevelType w:val="multilevel"/>
    <w:tmpl w:val="ECF4FD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2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3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7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6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792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93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0440" w:hanging="1440"/>
      </w:pPr>
      <w:rPr>
        <w:rFonts w:hint="default"/>
      </w:rPr>
    </w:lvl>
  </w:abstractNum>
  <w:abstractNum w:abstractNumId="1" w15:restartNumberingAfterBreak="0">
    <w:nsid w:val="0EC2597C"/>
    <w:multiLevelType w:val="hybridMultilevel"/>
    <w:tmpl w:val="49E0A7C8"/>
    <w:lvl w:ilvl="0" w:tplc="8FD8F6CA">
      <w:start w:val="3"/>
      <w:numFmt w:val="bullet"/>
      <w:lvlText w:val="-"/>
      <w:lvlJc w:val="left"/>
      <w:pPr>
        <w:ind w:left="1074" w:hanging="360"/>
      </w:pPr>
      <w:rPr>
        <w:rFonts w:ascii="Cordia New" w:eastAsiaTheme="minorHAnsi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7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4" w:hanging="360"/>
      </w:pPr>
      <w:rPr>
        <w:rFonts w:ascii="Wingdings" w:hAnsi="Wingdings" w:hint="default"/>
      </w:rPr>
    </w:lvl>
  </w:abstractNum>
  <w:abstractNum w:abstractNumId="2" w15:restartNumberingAfterBreak="0">
    <w:nsid w:val="16C10D57"/>
    <w:multiLevelType w:val="hybridMultilevel"/>
    <w:tmpl w:val="048E3A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8412D8"/>
    <w:multiLevelType w:val="multilevel"/>
    <w:tmpl w:val="4324117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3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4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120" w:hanging="1800"/>
      </w:pPr>
      <w:rPr>
        <w:rFonts w:hint="default"/>
      </w:rPr>
    </w:lvl>
  </w:abstractNum>
  <w:abstractNum w:abstractNumId="4" w15:restartNumberingAfterBreak="0">
    <w:nsid w:val="20BE5D05"/>
    <w:multiLevelType w:val="multilevel"/>
    <w:tmpl w:val="9470FCA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31DD2677"/>
    <w:multiLevelType w:val="hybridMultilevel"/>
    <w:tmpl w:val="58AAD950"/>
    <w:lvl w:ilvl="0" w:tplc="3EAA707A">
      <w:start w:val="1"/>
      <w:numFmt w:val="bullet"/>
      <w:lvlText w:val="-"/>
      <w:lvlJc w:val="left"/>
      <w:pPr>
        <w:ind w:left="720" w:hanging="360"/>
      </w:pPr>
      <w:rPr>
        <w:rFonts w:ascii="TH Sarabun New" w:eastAsiaTheme="minorHAnsi" w:hAnsi="TH Sarabun New" w:cs="TH Sarabun New" w:hint="default"/>
        <w:sz w:val="3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102C14"/>
    <w:multiLevelType w:val="hybridMultilevel"/>
    <w:tmpl w:val="0A48D144"/>
    <w:lvl w:ilvl="0" w:tplc="5A5E1DD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4CF64B62"/>
    <w:multiLevelType w:val="hybridMultilevel"/>
    <w:tmpl w:val="A080DE78"/>
    <w:lvl w:ilvl="0" w:tplc="773A7DB2">
      <w:start w:val="1"/>
      <w:numFmt w:val="bullet"/>
      <w:lvlText w:val="-"/>
      <w:lvlJc w:val="left"/>
      <w:pPr>
        <w:ind w:left="720" w:hanging="360"/>
      </w:pPr>
      <w:rPr>
        <w:rFonts w:ascii="TH Sarabun New" w:eastAsiaTheme="minorHAnsi" w:hAnsi="TH Sarabun New" w:cs="TH Sarabun New" w:hint="default"/>
        <w:sz w:val="2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27057EF"/>
    <w:multiLevelType w:val="hybridMultilevel"/>
    <w:tmpl w:val="AECC6D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78A0C74"/>
    <w:multiLevelType w:val="hybridMultilevel"/>
    <w:tmpl w:val="B81CB59E"/>
    <w:lvl w:ilvl="0" w:tplc="8778ACEE">
      <w:start w:val="1"/>
      <w:numFmt w:val="thaiLetters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658B43E9"/>
    <w:multiLevelType w:val="hybridMultilevel"/>
    <w:tmpl w:val="4580B55C"/>
    <w:lvl w:ilvl="0" w:tplc="49CED894">
      <w:start w:val="3"/>
      <w:numFmt w:val="bullet"/>
      <w:lvlText w:val="-"/>
      <w:lvlJc w:val="left"/>
      <w:pPr>
        <w:ind w:left="720" w:hanging="360"/>
      </w:pPr>
      <w:rPr>
        <w:rFonts w:ascii="TH Sarabun New" w:eastAsiaTheme="minorEastAsia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DB80220"/>
    <w:multiLevelType w:val="hybridMultilevel"/>
    <w:tmpl w:val="AFEC6C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FD7517"/>
    <w:multiLevelType w:val="hybridMultilevel"/>
    <w:tmpl w:val="78E2FE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1"/>
  </w:num>
  <w:num w:numId="3">
    <w:abstractNumId w:val="12"/>
  </w:num>
  <w:num w:numId="4">
    <w:abstractNumId w:val="8"/>
  </w:num>
  <w:num w:numId="5">
    <w:abstractNumId w:val="7"/>
  </w:num>
  <w:num w:numId="6">
    <w:abstractNumId w:val="5"/>
  </w:num>
  <w:num w:numId="7">
    <w:abstractNumId w:val="3"/>
  </w:num>
  <w:num w:numId="8">
    <w:abstractNumId w:val="4"/>
  </w:num>
  <w:num w:numId="9">
    <w:abstractNumId w:val="10"/>
  </w:num>
  <w:num w:numId="10">
    <w:abstractNumId w:val="2"/>
  </w:num>
  <w:num w:numId="11">
    <w:abstractNumId w:val="6"/>
  </w:num>
  <w:num w:numId="12">
    <w:abstractNumId w:val="9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659C"/>
    <w:rsid w:val="00000DDB"/>
    <w:rsid w:val="00010923"/>
    <w:rsid w:val="000A1F7F"/>
    <w:rsid w:val="000C1E5C"/>
    <w:rsid w:val="000E0A15"/>
    <w:rsid w:val="001B1CB4"/>
    <w:rsid w:val="0028104A"/>
    <w:rsid w:val="002A728E"/>
    <w:rsid w:val="002E54F0"/>
    <w:rsid w:val="0032465B"/>
    <w:rsid w:val="00391CE3"/>
    <w:rsid w:val="003C73D7"/>
    <w:rsid w:val="004170FC"/>
    <w:rsid w:val="00456307"/>
    <w:rsid w:val="00482191"/>
    <w:rsid w:val="00497E3F"/>
    <w:rsid w:val="004D41D8"/>
    <w:rsid w:val="004E1719"/>
    <w:rsid w:val="004E6802"/>
    <w:rsid w:val="00556CE5"/>
    <w:rsid w:val="005A3090"/>
    <w:rsid w:val="005B3F68"/>
    <w:rsid w:val="005C7B0F"/>
    <w:rsid w:val="005D42B4"/>
    <w:rsid w:val="005E3A32"/>
    <w:rsid w:val="005E4773"/>
    <w:rsid w:val="005F0C61"/>
    <w:rsid w:val="006667E6"/>
    <w:rsid w:val="006676D1"/>
    <w:rsid w:val="0073295E"/>
    <w:rsid w:val="007522B8"/>
    <w:rsid w:val="00760C42"/>
    <w:rsid w:val="008975E6"/>
    <w:rsid w:val="00917079"/>
    <w:rsid w:val="00936DA8"/>
    <w:rsid w:val="00973E2B"/>
    <w:rsid w:val="009825E9"/>
    <w:rsid w:val="009B76F1"/>
    <w:rsid w:val="009C6F16"/>
    <w:rsid w:val="009E21D6"/>
    <w:rsid w:val="009E3E25"/>
    <w:rsid w:val="009F35D3"/>
    <w:rsid w:val="00A62B17"/>
    <w:rsid w:val="00A91937"/>
    <w:rsid w:val="00AA6581"/>
    <w:rsid w:val="00B13D0B"/>
    <w:rsid w:val="00B53C2A"/>
    <w:rsid w:val="00B8566E"/>
    <w:rsid w:val="00BE0DE0"/>
    <w:rsid w:val="00C517B7"/>
    <w:rsid w:val="00C5657C"/>
    <w:rsid w:val="00D1404B"/>
    <w:rsid w:val="00D31D4D"/>
    <w:rsid w:val="00D43DEE"/>
    <w:rsid w:val="00D52B71"/>
    <w:rsid w:val="00D62EDD"/>
    <w:rsid w:val="00D7659C"/>
    <w:rsid w:val="00D80F54"/>
    <w:rsid w:val="00DC4E1A"/>
    <w:rsid w:val="00DF6FBB"/>
    <w:rsid w:val="00E62FE7"/>
    <w:rsid w:val="00F22E6F"/>
    <w:rsid w:val="00F347D5"/>
    <w:rsid w:val="00F62EB7"/>
    <w:rsid w:val="00F9560B"/>
    <w:rsid w:val="00FA30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B8FCCF"/>
  <w15:chartTrackingRefBased/>
  <w15:docId w15:val="{BD717314-CC99-4F10-8EC0-919768619F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H SarabunPSK" w:eastAsiaTheme="minorHAnsi" w:hAnsi="TH SarabunPSK" w:cs="TH SarabunPSK"/>
        <w:sz w:val="32"/>
        <w:szCs w:val="32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0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5E477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F0C6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E477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E477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E477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  <w:sz w:val="22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E477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  <w:sz w:val="22"/>
      <w:szCs w:val="28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E477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2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uiPriority w:val="9"/>
    <w:rsid w:val="005E4773"/>
    <w:rPr>
      <w:rFonts w:asciiTheme="majorHAnsi" w:eastAsiaTheme="majorEastAsia" w:hAnsiTheme="majorHAnsi" w:cstheme="majorBidi"/>
      <w:color w:val="2F5496" w:themeColor="accent1" w:themeShade="BF"/>
      <w:szCs w:val="40"/>
    </w:rPr>
  </w:style>
  <w:style w:type="character" w:customStyle="1" w:styleId="20">
    <w:name w:val="หัวเรื่อง 2 อักขระ"/>
    <w:basedOn w:val="a0"/>
    <w:link w:val="2"/>
    <w:uiPriority w:val="9"/>
    <w:semiHidden/>
    <w:rsid w:val="005F0C6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30">
    <w:name w:val="หัวเรื่อง 3 อักขระ"/>
    <w:basedOn w:val="a0"/>
    <w:link w:val="3"/>
    <w:uiPriority w:val="9"/>
    <w:semiHidden/>
    <w:rsid w:val="005E4773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customStyle="1" w:styleId="40">
    <w:name w:val="หัวเรื่อง 4 อักขระ"/>
    <w:basedOn w:val="a0"/>
    <w:link w:val="4"/>
    <w:uiPriority w:val="9"/>
    <w:semiHidden/>
    <w:rsid w:val="005E4773"/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8"/>
    </w:rPr>
  </w:style>
  <w:style w:type="character" w:customStyle="1" w:styleId="50">
    <w:name w:val="หัวเรื่อง 5 อักขระ"/>
    <w:basedOn w:val="a0"/>
    <w:link w:val="5"/>
    <w:uiPriority w:val="9"/>
    <w:semiHidden/>
    <w:rsid w:val="005E4773"/>
    <w:rPr>
      <w:rFonts w:asciiTheme="majorHAnsi" w:eastAsiaTheme="majorEastAsia" w:hAnsiTheme="majorHAnsi" w:cstheme="majorBidi"/>
      <w:color w:val="2F5496" w:themeColor="accent1" w:themeShade="BF"/>
      <w:sz w:val="22"/>
      <w:szCs w:val="28"/>
    </w:rPr>
  </w:style>
  <w:style w:type="character" w:customStyle="1" w:styleId="60">
    <w:name w:val="หัวเรื่อง 6 อักขระ"/>
    <w:basedOn w:val="a0"/>
    <w:link w:val="6"/>
    <w:uiPriority w:val="9"/>
    <w:semiHidden/>
    <w:rsid w:val="005E4773"/>
    <w:rPr>
      <w:rFonts w:asciiTheme="majorHAnsi" w:eastAsiaTheme="majorEastAsia" w:hAnsiTheme="majorHAnsi" w:cstheme="majorBidi"/>
      <w:color w:val="1F3763" w:themeColor="accent1" w:themeShade="7F"/>
      <w:sz w:val="22"/>
      <w:szCs w:val="28"/>
    </w:rPr>
  </w:style>
  <w:style w:type="character" w:styleId="a3">
    <w:name w:val="Hyperlink"/>
    <w:basedOn w:val="a0"/>
    <w:uiPriority w:val="99"/>
    <w:unhideWhenUsed/>
    <w:rsid w:val="00556CE5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556CE5"/>
    <w:rPr>
      <w:color w:val="605E5C"/>
      <w:shd w:val="clear" w:color="auto" w:fill="E1DFDD"/>
    </w:rPr>
  </w:style>
  <w:style w:type="paragraph" w:customStyle="1" w:styleId="iThesisStyleNormal057">
    <w:name w:val="iThesis_Style_Normal0.57"/>
    <w:basedOn w:val="a"/>
    <w:qFormat/>
    <w:rsid w:val="00760C42"/>
    <w:pPr>
      <w:spacing w:after="0" w:line="240" w:lineRule="auto"/>
      <w:ind w:firstLine="323"/>
      <w:jc w:val="thaiDistribute"/>
    </w:pPr>
    <w:rPr>
      <w:rFonts w:ascii="Cordia New" w:hAnsi="Cordia New" w:cs="Cordia New"/>
      <w:color w:val="000000"/>
    </w:rPr>
  </w:style>
  <w:style w:type="paragraph" w:customStyle="1" w:styleId="iThesisIndex2">
    <w:name w:val="iThesis_Index_2"/>
    <w:basedOn w:val="2"/>
    <w:link w:val="iThesisIndex2Char"/>
    <w:rsid w:val="005F0C61"/>
    <w:pPr>
      <w:spacing w:before="0" w:line="240" w:lineRule="auto"/>
    </w:pPr>
    <w:rPr>
      <w:rFonts w:ascii="Cordia New" w:hAnsi="Cordia New" w:cs="Cordia New"/>
      <w:b/>
      <w:bCs/>
      <w:color w:val="000000"/>
      <w:sz w:val="32"/>
      <w:szCs w:val="32"/>
    </w:rPr>
  </w:style>
  <w:style w:type="character" w:customStyle="1" w:styleId="iThesisIndex2Char">
    <w:name w:val="iThesis_Index_2 Char"/>
    <w:basedOn w:val="a0"/>
    <w:link w:val="iThesisIndex2"/>
    <w:rsid w:val="005F0C61"/>
    <w:rPr>
      <w:rFonts w:ascii="Cordia New" w:eastAsiaTheme="majorEastAsia" w:hAnsi="Cordia New" w:cs="Cordia New"/>
      <w:b/>
      <w:bCs/>
      <w:color w:val="000000"/>
    </w:rPr>
  </w:style>
  <w:style w:type="character" w:customStyle="1" w:styleId="70">
    <w:name w:val="หัวเรื่อง 7 อักขระ"/>
    <w:basedOn w:val="a0"/>
    <w:link w:val="7"/>
    <w:uiPriority w:val="9"/>
    <w:semiHidden/>
    <w:rsid w:val="005E4773"/>
    <w:rPr>
      <w:rFonts w:asciiTheme="majorHAnsi" w:eastAsiaTheme="majorEastAsia" w:hAnsiTheme="majorHAnsi" w:cstheme="majorBidi"/>
      <w:i/>
      <w:iCs/>
      <w:color w:val="1F3763" w:themeColor="accent1" w:themeShade="7F"/>
      <w:sz w:val="22"/>
      <w:szCs w:val="28"/>
    </w:rPr>
  </w:style>
  <w:style w:type="paragraph" w:customStyle="1" w:styleId="iThesisIndex1">
    <w:name w:val="iThesis_Index_1"/>
    <w:basedOn w:val="1"/>
    <w:link w:val="iThesisIndex1Char"/>
    <w:rsid w:val="005E4773"/>
    <w:pPr>
      <w:spacing w:before="0" w:line="240" w:lineRule="auto"/>
      <w:jc w:val="center"/>
    </w:pPr>
    <w:rPr>
      <w:rFonts w:ascii="Cordia New" w:hAnsi="Cordia New" w:cs="Cordia New"/>
      <w:b/>
      <w:bCs/>
      <w:color w:val="000000"/>
      <w:sz w:val="36"/>
      <w:szCs w:val="36"/>
    </w:rPr>
  </w:style>
  <w:style w:type="character" w:customStyle="1" w:styleId="iThesisIndex1Char">
    <w:name w:val="iThesis_Index_1 Char"/>
    <w:basedOn w:val="a0"/>
    <w:link w:val="iThesisIndex1"/>
    <w:rsid w:val="005E4773"/>
    <w:rPr>
      <w:rFonts w:ascii="Cordia New" w:eastAsiaTheme="majorEastAsia" w:hAnsi="Cordia New" w:cs="Cordia New"/>
      <w:b/>
      <w:bCs/>
      <w:color w:val="000000"/>
      <w:sz w:val="36"/>
      <w:szCs w:val="36"/>
    </w:rPr>
  </w:style>
  <w:style w:type="paragraph" w:customStyle="1" w:styleId="iThesisIndex3">
    <w:name w:val="iThesis_Index_3"/>
    <w:basedOn w:val="3"/>
    <w:link w:val="iThesisIndex3Char"/>
    <w:qFormat/>
    <w:rsid w:val="005E4773"/>
    <w:pPr>
      <w:spacing w:before="0" w:line="240" w:lineRule="auto"/>
      <w:ind w:firstLine="323"/>
      <w:jc w:val="thaiDistribute"/>
    </w:pPr>
    <w:rPr>
      <w:rFonts w:ascii="Cordia New" w:hAnsi="Cordia New" w:cs="Cordia New"/>
      <w:bCs/>
      <w:color w:val="000000"/>
      <w:sz w:val="32"/>
      <w:szCs w:val="32"/>
    </w:rPr>
  </w:style>
  <w:style w:type="character" w:customStyle="1" w:styleId="iThesisIndex3Char">
    <w:name w:val="iThesis_Index_3 Char"/>
    <w:basedOn w:val="a0"/>
    <w:link w:val="iThesisIndex3"/>
    <w:rsid w:val="005E4773"/>
    <w:rPr>
      <w:rFonts w:ascii="Cordia New" w:eastAsiaTheme="majorEastAsia" w:hAnsi="Cordia New" w:cs="Cordia New"/>
      <w:bCs/>
      <w:color w:val="000000"/>
    </w:rPr>
  </w:style>
  <w:style w:type="paragraph" w:customStyle="1" w:styleId="iThesisIndex4">
    <w:name w:val="iThesis_Index_4"/>
    <w:basedOn w:val="4"/>
    <w:link w:val="iThesisIndex4Char"/>
    <w:qFormat/>
    <w:rsid w:val="005E4773"/>
    <w:pPr>
      <w:spacing w:before="0" w:line="240" w:lineRule="auto"/>
      <w:ind w:firstLine="454"/>
      <w:jc w:val="thaiDistribute"/>
    </w:pPr>
    <w:rPr>
      <w:rFonts w:ascii="Cordia New" w:hAnsi="Cordia New" w:cs="Cordia New"/>
      <w:b/>
      <w:i w:val="0"/>
      <w:iCs w:val="0"/>
      <w:color w:val="000000"/>
      <w:sz w:val="32"/>
      <w:szCs w:val="32"/>
    </w:rPr>
  </w:style>
  <w:style w:type="character" w:customStyle="1" w:styleId="iThesisIndex4Char">
    <w:name w:val="iThesis_Index_4 Char"/>
    <w:basedOn w:val="a0"/>
    <w:link w:val="iThesisIndex4"/>
    <w:rsid w:val="005E4773"/>
    <w:rPr>
      <w:rFonts w:ascii="Cordia New" w:eastAsiaTheme="majorEastAsia" w:hAnsi="Cordia New" w:cs="Cordia New"/>
      <w:b/>
      <w:color w:val="000000"/>
    </w:rPr>
  </w:style>
  <w:style w:type="paragraph" w:customStyle="1" w:styleId="iThesisIndex5">
    <w:name w:val="iThesis_Index_5"/>
    <w:basedOn w:val="5"/>
    <w:link w:val="iThesisIndex5Char"/>
    <w:qFormat/>
    <w:rsid w:val="005E4773"/>
    <w:pPr>
      <w:spacing w:before="0" w:line="240" w:lineRule="auto"/>
      <w:ind w:firstLine="584"/>
      <w:jc w:val="thaiDistribute"/>
    </w:pPr>
    <w:rPr>
      <w:rFonts w:ascii="Cordia New" w:hAnsi="Cordia New" w:cs="Cordia New"/>
      <w:b/>
      <w:color w:val="000000"/>
      <w:sz w:val="32"/>
      <w:szCs w:val="32"/>
    </w:rPr>
  </w:style>
  <w:style w:type="character" w:customStyle="1" w:styleId="iThesisIndex5Char">
    <w:name w:val="iThesis_Index_5 Char"/>
    <w:basedOn w:val="a0"/>
    <w:link w:val="iThesisIndex5"/>
    <w:rsid w:val="005E4773"/>
    <w:rPr>
      <w:rFonts w:ascii="Cordia New" w:eastAsiaTheme="majorEastAsia" w:hAnsi="Cordia New" w:cs="Cordia New"/>
      <w:b/>
      <w:color w:val="000000"/>
    </w:rPr>
  </w:style>
  <w:style w:type="paragraph" w:customStyle="1" w:styleId="iThesisIndex6">
    <w:name w:val="iThesis_Index_6"/>
    <w:basedOn w:val="6"/>
    <w:link w:val="iThesisIndex6Char"/>
    <w:qFormat/>
    <w:rsid w:val="005E4773"/>
    <w:pPr>
      <w:spacing w:before="0" w:line="240" w:lineRule="auto"/>
      <w:ind w:firstLine="714"/>
      <w:jc w:val="thaiDistribute"/>
    </w:pPr>
    <w:rPr>
      <w:rFonts w:ascii="Cordia New" w:hAnsi="Cordia New" w:cs="Cordia New"/>
      <w:b/>
      <w:color w:val="000000"/>
      <w:sz w:val="32"/>
      <w:szCs w:val="32"/>
    </w:rPr>
  </w:style>
  <w:style w:type="character" w:customStyle="1" w:styleId="iThesisIndex6Char">
    <w:name w:val="iThesis_Index_6 Char"/>
    <w:basedOn w:val="a0"/>
    <w:link w:val="iThesisIndex6"/>
    <w:rsid w:val="005E4773"/>
    <w:rPr>
      <w:rFonts w:ascii="Cordia New" w:eastAsiaTheme="majorEastAsia" w:hAnsi="Cordia New" w:cs="Cordia New"/>
      <w:b/>
      <w:color w:val="000000"/>
    </w:rPr>
  </w:style>
  <w:style w:type="paragraph" w:customStyle="1" w:styleId="iThesisIndex7">
    <w:name w:val="iThesis_Index_7"/>
    <w:basedOn w:val="iThesisStyleNormal080"/>
    <w:link w:val="iThesisIndex7Char"/>
    <w:rsid w:val="005E4773"/>
  </w:style>
  <w:style w:type="paragraph" w:customStyle="1" w:styleId="iThesisStyleNormal080">
    <w:name w:val="iThesis_Style_Normal0.80"/>
    <w:basedOn w:val="iThesisStyleNormal057"/>
    <w:qFormat/>
    <w:rsid w:val="005E4773"/>
    <w:pPr>
      <w:ind w:firstLine="454"/>
    </w:pPr>
  </w:style>
  <w:style w:type="character" w:customStyle="1" w:styleId="iThesisIndex7Char">
    <w:name w:val="iThesis_Index_7 Char"/>
    <w:basedOn w:val="a0"/>
    <w:link w:val="iThesisIndex7"/>
    <w:rsid w:val="005E4773"/>
    <w:rPr>
      <w:rFonts w:ascii="Cordia New" w:hAnsi="Cordia New" w:cs="Cordia New"/>
      <w:color w:val="000000"/>
    </w:rPr>
  </w:style>
  <w:style w:type="paragraph" w:customStyle="1" w:styleId="iThesisStyleTemplate">
    <w:name w:val="iThesis_Style_Template"/>
    <w:link w:val="iThesisStyleTemplateChar"/>
    <w:unhideWhenUsed/>
    <w:rsid w:val="005E4773"/>
    <w:pPr>
      <w:spacing w:after="0" w:line="240" w:lineRule="auto"/>
    </w:pPr>
    <w:rPr>
      <w:rFonts w:ascii="Cordia New" w:hAnsi="Cordia New" w:cs="Cordia New"/>
      <w:color w:val="000000"/>
    </w:rPr>
  </w:style>
  <w:style w:type="character" w:customStyle="1" w:styleId="iThesisStyleTemplateChar">
    <w:name w:val="iThesis_Style_Template Char"/>
    <w:basedOn w:val="a0"/>
    <w:link w:val="iThesisStyleTemplate"/>
    <w:rsid w:val="005E4773"/>
    <w:rPr>
      <w:rFonts w:ascii="Cordia New" w:hAnsi="Cordia New" w:cs="Cordia New"/>
      <w:color w:val="000000"/>
    </w:rPr>
  </w:style>
  <w:style w:type="paragraph" w:customStyle="1" w:styleId="iThesisStyleNormal">
    <w:name w:val="iThesis_Style_Normal"/>
    <w:link w:val="iThesisStyleNormalChar"/>
    <w:unhideWhenUsed/>
    <w:rsid w:val="005E4773"/>
    <w:pPr>
      <w:spacing w:after="0" w:line="240" w:lineRule="auto"/>
    </w:pPr>
    <w:rPr>
      <w:rFonts w:ascii="Cordia New" w:hAnsi="Cordia New" w:cs="Cordia New"/>
      <w:color w:val="000000"/>
    </w:rPr>
  </w:style>
  <w:style w:type="character" w:customStyle="1" w:styleId="iThesisStyleNormalChar">
    <w:name w:val="iThesis_Style_Normal Char"/>
    <w:basedOn w:val="a0"/>
    <w:link w:val="iThesisStyleNormal"/>
    <w:rsid w:val="005E4773"/>
    <w:rPr>
      <w:rFonts w:ascii="Cordia New" w:hAnsi="Cordia New" w:cs="Cordia New"/>
      <w:color w:val="000000"/>
    </w:rPr>
  </w:style>
  <w:style w:type="paragraph" w:customStyle="1" w:styleId="BOLDIndex1">
    <w:name w:val="BOLD_Index_1"/>
    <w:link w:val="BOLDIndex1Char"/>
    <w:semiHidden/>
    <w:rsid w:val="005E4773"/>
    <w:pPr>
      <w:spacing w:after="0" w:line="240" w:lineRule="auto"/>
      <w:jc w:val="center"/>
    </w:pPr>
    <w:rPr>
      <w:rFonts w:ascii="Cordia New" w:hAnsi="Cordia New" w:cs="Cordia New"/>
      <w:b/>
      <w:bCs/>
      <w:color w:val="000000"/>
    </w:rPr>
  </w:style>
  <w:style w:type="character" w:customStyle="1" w:styleId="BOLDIndex1Char">
    <w:name w:val="BOLD_Index_1 Char"/>
    <w:basedOn w:val="a0"/>
    <w:link w:val="BOLDIndex1"/>
    <w:semiHidden/>
    <w:rsid w:val="005E4773"/>
    <w:rPr>
      <w:rFonts w:ascii="Cordia New" w:hAnsi="Cordia New" w:cs="Cordia New"/>
      <w:b/>
      <w:bCs/>
      <w:color w:val="000000"/>
    </w:rPr>
  </w:style>
  <w:style w:type="paragraph" w:customStyle="1" w:styleId="iThesisStyleTimesNew">
    <w:name w:val="iThesis_Style_Times_New"/>
    <w:link w:val="iThesisStyleTimesNewChar"/>
    <w:semiHidden/>
    <w:rsid w:val="005E4773"/>
    <w:pPr>
      <w:spacing w:after="0" w:line="240" w:lineRule="auto"/>
      <w:jc w:val="center"/>
    </w:pPr>
    <w:rPr>
      <w:rFonts w:ascii="Cordia New" w:hAnsi="Cordia New" w:cs="Cordia New"/>
      <w:color w:val="000000"/>
    </w:rPr>
  </w:style>
  <w:style w:type="character" w:customStyle="1" w:styleId="iThesisStyleTimesNewChar">
    <w:name w:val="iThesis_Style_Times_New Char"/>
    <w:basedOn w:val="a0"/>
    <w:link w:val="iThesisStyleTimesNew"/>
    <w:semiHidden/>
    <w:rsid w:val="005E4773"/>
    <w:rPr>
      <w:rFonts w:ascii="Cordia New" w:hAnsi="Cordia New" w:cs="Cordia New"/>
      <w:color w:val="000000"/>
    </w:rPr>
  </w:style>
  <w:style w:type="paragraph" w:styleId="11">
    <w:name w:val="toc 1"/>
    <w:next w:val="a"/>
    <w:autoRedefine/>
    <w:uiPriority w:val="39"/>
    <w:unhideWhenUsed/>
    <w:rsid w:val="005E4773"/>
    <w:pPr>
      <w:spacing w:after="120" w:line="240" w:lineRule="auto"/>
    </w:pPr>
    <w:rPr>
      <w:rFonts w:ascii="Cordia New" w:hAnsi="Cordia New" w:cs="Cordia New"/>
      <w:color w:val="000000"/>
    </w:rPr>
  </w:style>
  <w:style w:type="paragraph" w:styleId="21">
    <w:name w:val="toc 2"/>
    <w:next w:val="a"/>
    <w:autoRedefine/>
    <w:uiPriority w:val="39"/>
    <w:unhideWhenUsed/>
    <w:rsid w:val="005E4773"/>
    <w:pPr>
      <w:tabs>
        <w:tab w:val="left" w:pos="96"/>
      </w:tabs>
      <w:spacing w:after="120" w:line="240" w:lineRule="auto"/>
      <w:ind w:left="624" w:hanging="375"/>
    </w:pPr>
    <w:rPr>
      <w:rFonts w:ascii="Cordia New" w:hAnsi="Cordia New" w:cs="Cordia New"/>
      <w:color w:val="000000"/>
    </w:rPr>
  </w:style>
  <w:style w:type="paragraph" w:styleId="31">
    <w:name w:val="toc 3"/>
    <w:next w:val="a"/>
    <w:autoRedefine/>
    <w:uiPriority w:val="39"/>
    <w:unhideWhenUsed/>
    <w:rsid w:val="005E4773"/>
    <w:pPr>
      <w:tabs>
        <w:tab w:val="left" w:pos="113"/>
      </w:tabs>
      <w:spacing w:after="120" w:line="240" w:lineRule="auto"/>
      <w:ind w:left="1170" w:hanging="540"/>
    </w:pPr>
    <w:rPr>
      <w:rFonts w:ascii="Cordia New" w:hAnsi="Cordia New" w:cs="Cordia New"/>
      <w:color w:val="000000"/>
    </w:rPr>
  </w:style>
  <w:style w:type="paragraph" w:styleId="41">
    <w:name w:val="toc 4"/>
    <w:next w:val="a"/>
    <w:autoRedefine/>
    <w:uiPriority w:val="39"/>
    <w:unhideWhenUsed/>
    <w:rsid w:val="005E4773"/>
    <w:pPr>
      <w:spacing w:after="120" w:line="240" w:lineRule="auto"/>
      <w:ind w:left="1877" w:hanging="709"/>
    </w:pPr>
    <w:rPr>
      <w:rFonts w:ascii="Cordia New" w:hAnsi="Cordia New" w:cs="Cordia New"/>
      <w:color w:val="000000"/>
    </w:rPr>
  </w:style>
  <w:style w:type="paragraph" w:styleId="51">
    <w:name w:val="toc 5"/>
    <w:next w:val="a"/>
    <w:autoRedefine/>
    <w:uiPriority w:val="39"/>
    <w:unhideWhenUsed/>
    <w:rsid w:val="005E4773"/>
    <w:pPr>
      <w:spacing w:after="120" w:line="240" w:lineRule="auto"/>
      <w:ind w:left="2745" w:hanging="870"/>
    </w:pPr>
    <w:rPr>
      <w:rFonts w:ascii="Cordia New" w:hAnsi="Cordia New" w:cs="Cordia New"/>
      <w:color w:val="000000"/>
    </w:rPr>
  </w:style>
  <w:style w:type="paragraph" w:styleId="61">
    <w:name w:val="toc 6"/>
    <w:next w:val="a"/>
    <w:autoRedefine/>
    <w:uiPriority w:val="39"/>
    <w:unhideWhenUsed/>
    <w:rsid w:val="005E4773"/>
    <w:pPr>
      <w:spacing w:after="120" w:line="240" w:lineRule="auto"/>
      <w:ind w:left="3794" w:hanging="1050"/>
    </w:pPr>
    <w:rPr>
      <w:rFonts w:ascii="Cordia New" w:hAnsi="Cordia New" w:cs="Cordia New"/>
      <w:color w:val="000000"/>
    </w:rPr>
  </w:style>
  <w:style w:type="paragraph" w:styleId="71">
    <w:name w:val="toc 7"/>
    <w:next w:val="a"/>
    <w:autoRedefine/>
    <w:unhideWhenUsed/>
    <w:rsid w:val="005E4773"/>
    <w:pPr>
      <w:spacing w:after="120" w:line="240" w:lineRule="auto"/>
      <w:ind w:left="4994" w:hanging="1200"/>
    </w:pPr>
    <w:rPr>
      <w:rFonts w:ascii="Cordia New" w:hAnsi="Cordia New" w:cs="Cordia New"/>
      <w:color w:val="000000"/>
    </w:rPr>
  </w:style>
  <w:style w:type="paragraph" w:styleId="a5">
    <w:name w:val="caption"/>
    <w:next w:val="a"/>
    <w:unhideWhenUsed/>
    <w:qFormat/>
    <w:rsid w:val="005E4773"/>
    <w:pPr>
      <w:spacing w:after="0" w:line="240" w:lineRule="auto"/>
    </w:pPr>
    <w:rPr>
      <w:rFonts w:ascii="Cordia New" w:hAnsi="Cordia New" w:cs="Cordia New"/>
      <w:i/>
      <w:iCs/>
      <w:color w:val="000000"/>
    </w:rPr>
  </w:style>
  <w:style w:type="paragraph" w:styleId="a6">
    <w:name w:val="table of figures"/>
    <w:next w:val="a"/>
    <w:uiPriority w:val="99"/>
    <w:unhideWhenUsed/>
    <w:rsid w:val="005E4773"/>
    <w:pPr>
      <w:spacing w:after="120" w:line="240" w:lineRule="auto"/>
    </w:pPr>
    <w:rPr>
      <w:rFonts w:ascii="Cordia New" w:hAnsi="Cordia New" w:cs="Cordia New"/>
      <w:color w:val="000000"/>
    </w:rPr>
  </w:style>
  <w:style w:type="paragraph" w:styleId="a7">
    <w:name w:val="header"/>
    <w:basedOn w:val="a"/>
    <w:link w:val="a8"/>
    <w:uiPriority w:val="99"/>
    <w:unhideWhenUsed/>
    <w:rsid w:val="005E4773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 w:cstheme="minorBidi"/>
      <w:sz w:val="22"/>
      <w:szCs w:val="28"/>
    </w:rPr>
  </w:style>
  <w:style w:type="character" w:customStyle="1" w:styleId="a8">
    <w:name w:val="หัวกระดาษ อักขระ"/>
    <w:basedOn w:val="a0"/>
    <w:link w:val="a7"/>
    <w:uiPriority w:val="99"/>
    <w:rsid w:val="005E4773"/>
    <w:rPr>
      <w:rFonts w:asciiTheme="minorHAnsi" w:hAnsiTheme="minorHAnsi" w:cstheme="minorBidi"/>
      <w:sz w:val="22"/>
      <w:szCs w:val="28"/>
    </w:rPr>
  </w:style>
  <w:style w:type="paragraph" w:styleId="a9">
    <w:name w:val="footer"/>
    <w:basedOn w:val="a"/>
    <w:link w:val="aa"/>
    <w:uiPriority w:val="99"/>
    <w:unhideWhenUsed/>
    <w:rsid w:val="005E4773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 w:cstheme="minorBidi"/>
      <w:sz w:val="22"/>
      <w:szCs w:val="28"/>
    </w:rPr>
  </w:style>
  <w:style w:type="character" w:customStyle="1" w:styleId="aa">
    <w:name w:val="ท้ายกระดาษ อักขระ"/>
    <w:basedOn w:val="a0"/>
    <w:link w:val="a9"/>
    <w:uiPriority w:val="99"/>
    <w:rsid w:val="005E4773"/>
    <w:rPr>
      <w:rFonts w:asciiTheme="minorHAnsi" w:hAnsiTheme="minorHAnsi" w:cstheme="minorBidi"/>
      <w:sz w:val="22"/>
      <w:szCs w:val="28"/>
    </w:rPr>
  </w:style>
  <w:style w:type="character" w:styleId="ab">
    <w:name w:val="Placeholder Text"/>
    <w:basedOn w:val="a0"/>
    <w:uiPriority w:val="99"/>
    <w:semiHidden/>
    <w:rsid w:val="005E4773"/>
    <w:rPr>
      <w:color w:val="808080"/>
    </w:rPr>
  </w:style>
  <w:style w:type="character" w:styleId="ac">
    <w:name w:val="page number"/>
    <w:basedOn w:val="a0"/>
    <w:uiPriority w:val="99"/>
    <w:semiHidden/>
    <w:unhideWhenUsed/>
    <w:rsid w:val="005E4773"/>
  </w:style>
  <w:style w:type="paragraph" w:customStyle="1" w:styleId="iThesisStyleNormal103">
    <w:name w:val="iThesis_Style_Normal1.03"/>
    <w:basedOn w:val="iThesisStyleNormal"/>
    <w:link w:val="iThesisStyleNormal1030"/>
    <w:qFormat/>
    <w:rsid w:val="005E4773"/>
    <w:pPr>
      <w:ind w:firstLine="584"/>
      <w:jc w:val="thaiDistribute"/>
    </w:pPr>
  </w:style>
  <w:style w:type="character" w:customStyle="1" w:styleId="iThesisStyleNormal1030">
    <w:name w:val="iThesis_Style_Normal1.03 อักขระ"/>
    <w:basedOn w:val="iThesisStyleNormalChar"/>
    <w:link w:val="iThesisStyleNormal103"/>
    <w:rsid w:val="005E4773"/>
    <w:rPr>
      <w:rFonts w:ascii="Cordia New" w:hAnsi="Cordia New" w:cs="Cordia New"/>
      <w:color w:val="000000"/>
    </w:rPr>
  </w:style>
  <w:style w:type="paragraph" w:customStyle="1" w:styleId="iThesisStyleNormal126">
    <w:name w:val="iThesis_Style_Normal1.26"/>
    <w:basedOn w:val="iThesisStyleNormal"/>
    <w:qFormat/>
    <w:rsid w:val="005E4773"/>
    <w:pPr>
      <w:ind w:firstLine="714"/>
      <w:jc w:val="thaiDistribute"/>
    </w:pPr>
  </w:style>
  <w:style w:type="paragraph" w:customStyle="1" w:styleId="iThesisStyleNormal149">
    <w:name w:val="iThesis_Style_Normal1.49"/>
    <w:basedOn w:val="iThesisStyleNormal"/>
    <w:qFormat/>
    <w:rsid w:val="005E4773"/>
    <w:pPr>
      <w:ind w:firstLine="845"/>
      <w:jc w:val="thaiDistribute"/>
    </w:pPr>
  </w:style>
  <w:style w:type="paragraph" w:customStyle="1" w:styleId="TableCaption">
    <w:name w:val="TableCaption"/>
    <w:basedOn w:val="iThesisStyleNormal"/>
    <w:autoRedefine/>
    <w:qFormat/>
    <w:rsid w:val="005E4773"/>
  </w:style>
  <w:style w:type="paragraph" w:customStyle="1" w:styleId="FigureCaption">
    <w:name w:val="FigureCaption"/>
    <w:basedOn w:val="iThesisStyleNormal"/>
    <w:autoRedefine/>
    <w:qFormat/>
    <w:rsid w:val="005E4773"/>
    <w:pPr>
      <w:jc w:val="center"/>
    </w:pPr>
  </w:style>
  <w:style w:type="paragraph" w:styleId="ad">
    <w:name w:val="List Paragraph"/>
    <w:basedOn w:val="a"/>
    <w:uiPriority w:val="34"/>
    <w:qFormat/>
    <w:rsid w:val="005E4773"/>
    <w:pPr>
      <w:ind w:left="720"/>
      <w:contextualSpacing/>
    </w:pPr>
    <w:rPr>
      <w:rFonts w:asciiTheme="minorHAnsi" w:hAnsiTheme="minorHAnsi" w:cstheme="minorBidi"/>
      <w:sz w:val="22"/>
      <w:szCs w:val="28"/>
    </w:rPr>
  </w:style>
  <w:style w:type="character" w:customStyle="1" w:styleId="ae">
    <w:name w:val="ข้อความอ้างอิงท้ายเรื่อง อักขระ"/>
    <w:basedOn w:val="a0"/>
    <w:link w:val="af"/>
    <w:uiPriority w:val="99"/>
    <w:semiHidden/>
    <w:rsid w:val="005E4773"/>
    <w:rPr>
      <w:rFonts w:asciiTheme="minorHAnsi" w:hAnsiTheme="minorHAnsi" w:cstheme="minorBidi"/>
      <w:sz w:val="20"/>
      <w:szCs w:val="25"/>
    </w:rPr>
  </w:style>
  <w:style w:type="paragraph" w:styleId="af">
    <w:name w:val="endnote text"/>
    <w:basedOn w:val="a"/>
    <w:link w:val="ae"/>
    <w:uiPriority w:val="99"/>
    <w:semiHidden/>
    <w:unhideWhenUsed/>
    <w:rsid w:val="005E4773"/>
    <w:pPr>
      <w:spacing w:after="0" w:line="240" w:lineRule="auto"/>
    </w:pPr>
    <w:rPr>
      <w:rFonts w:asciiTheme="minorHAnsi" w:hAnsiTheme="minorHAnsi" w:cstheme="minorBidi"/>
      <w:sz w:val="20"/>
      <w:szCs w:val="25"/>
    </w:rPr>
  </w:style>
  <w:style w:type="character" w:customStyle="1" w:styleId="af0">
    <w:name w:val="ข้อความบอลลูน อักขระ"/>
    <w:basedOn w:val="a0"/>
    <w:link w:val="af1"/>
    <w:uiPriority w:val="99"/>
    <w:semiHidden/>
    <w:rsid w:val="005E4773"/>
    <w:rPr>
      <w:rFonts w:ascii="Segoe UI" w:hAnsi="Segoe UI" w:cs="Angsana New"/>
      <w:sz w:val="18"/>
      <w:szCs w:val="22"/>
    </w:rPr>
  </w:style>
  <w:style w:type="paragraph" w:styleId="af1">
    <w:name w:val="Balloon Text"/>
    <w:basedOn w:val="a"/>
    <w:link w:val="af0"/>
    <w:uiPriority w:val="99"/>
    <w:semiHidden/>
    <w:unhideWhenUsed/>
    <w:rsid w:val="005E4773"/>
    <w:pPr>
      <w:spacing w:after="0" w:line="240" w:lineRule="auto"/>
    </w:pPr>
    <w:rPr>
      <w:rFonts w:ascii="Segoe UI" w:hAnsi="Segoe UI" w:cs="Angsana New"/>
      <w:sz w:val="18"/>
      <w:szCs w:val="22"/>
    </w:rPr>
  </w:style>
  <w:style w:type="paragraph" w:customStyle="1" w:styleId="ithesisStyleNormal172">
    <w:name w:val="ithesis_Style_Normal1.72"/>
    <w:basedOn w:val="iThesisStyleNormal"/>
    <w:qFormat/>
    <w:rsid w:val="005E4773"/>
    <w:pPr>
      <w:ind w:firstLine="975"/>
      <w:jc w:val="thaiDistribute"/>
    </w:pPr>
  </w:style>
  <w:style w:type="paragraph" w:customStyle="1" w:styleId="ithesisStyleNormal195">
    <w:name w:val="ithesis_Style_Normal1.95"/>
    <w:basedOn w:val="iThesisStyleNormal"/>
    <w:autoRedefine/>
    <w:qFormat/>
    <w:rsid w:val="005E4773"/>
    <w:pPr>
      <w:ind w:firstLine="1106"/>
      <w:jc w:val="thaiDistribute"/>
    </w:pPr>
  </w:style>
  <w:style w:type="paragraph" w:customStyle="1" w:styleId="EndNoteBibliographyTitle">
    <w:name w:val="EndNote Bibliography Title"/>
    <w:basedOn w:val="a"/>
    <w:link w:val="EndNoteBibliographyTitle0"/>
    <w:rsid w:val="005E4773"/>
    <w:pPr>
      <w:spacing w:after="0"/>
      <w:jc w:val="center"/>
    </w:pPr>
    <w:rPr>
      <w:rFonts w:ascii="Cordia New" w:hAnsi="Cordia New" w:cs="Cordia New"/>
      <w:noProof/>
      <w:color w:val="000000"/>
      <w:szCs w:val="28"/>
    </w:rPr>
  </w:style>
  <w:style w:type="character" w:customStyle="1" w:styleId="EndNoteBibliographyTitle0">
    <w:name w:val="EndNote Bibliography Title อักขระ"/>
    <w:basedOn w:val="iThesisStyleNormal1030"/>
    <w:link w:val="EndNoteBibliographyTitle"/>
    <w:rsid w:val="005E4773"/>
    <w:rPr>
      <w:rFonts w:ascii="Cordia New" w:hAnsi="Cordia New" w:cs="Cordia New"/>
      <w:noProof/>
      <w:color w:val="000000"/>
      <w:szCs w:val="28"/>
    </w:rPr>
  </w:style>
  <w:style w:type="paragraph" w:customStyle="1" w:styleId="EndNoteBibliography">
    <w:name w:val="EndNote Bibliography"/>
    <w:basedOn w:val="a"/>
    <w:link w:val="EndNoteBibliography0"/>
    <w:rsid w:val="005E4773"/>
    <w:pPr>
      <w:spacing w:line="240" w:lineRule="auto"/>
    </w:pPr>
    <w:rPr>
      <w:rFonts w:ascii="Cordia New" w:hAnsi="Cordia New" w:cs="Cordia New"/>
      <w:noProof/>
      <w:color w:val="000000"/>
      <w:szCs w:val="28"/>
    </w:rPr>
  </w:style>
  <w:style w:type="character" w:customStyle="1" w:styleId="EndNoteBibliography0">
    <w:name w:val="EndNote Bibliography อักขระ"/>
    <w:basedOn w:val="iThesisStyleNormal1030"/>
    <w:link w:val="EndNoteBibliography"/>
    <w:rsid w:val="005E4773"/>
    <w:rPr>
      <w:rFonts w:ascii="Cordia New" w:hAnsi="Cordia New" w:cs="Cordia New"/>
      <w:noProof/>
      <w:color w:val="000000"/>
      <w:szCs w:val="28"/>
    </w:rPr>
  </w:style>
  <w:style w:type="character" w:customStyle="1" w:styleId="fontstyle01">
    <w:name w:val="fontstyle01"/>
    <w:basedOn w:val="a0"/>
    <w:rsid w:val="005E4773"/>
    <w:rPr>
      <w:rFonts w:ascii="TH SarabunPSK" w:hAnsi="TH SarabunPSK" w:cs="TH SarabunPSK" w:hint="cs"/>
      <w:b w:val="0"/>
      <w:bCs w:val="0"/>
      <w:i w:val="0"/>
      <w:iCs w:val="0"/>
      <w:color w:val="000000"/>
      <w:sz w:val="34"/>
      <w:szCs w:val="3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980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uttikas@g.swu.ac.th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gs601130443@swu.ac.th*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nuttikas@g.swu.ac.th" TargetMode="External"/><Relationship Id="rId5" Type="http://schemas.openxmlformats.org/officeDocument/2006/relationships/hyperlink" Target="mailto:gs601130443@swu.ac.th*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0</Pages>
  <Words>4203</Words>
  <Characters>23963</Characters>
  <Application>Microsoft Office Word</Application>
  <DocSecurity>0</DocSecurity>
  <Lines>199</Lines>
  <Paragraphs>56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atach Suriyachai</dc:creator>
  <cp:keywords/>
  <dc:description/>
  <cp:lastModifiedBy>Chanatach Suriyachai</cp:lastModifiedBy>
  <cp:revision>5</cp:revision>
  <cp:lastPrinted>2021-04-28T02:21:00Z</cp:lastPrinted>
  <dcterms:created xsi:type="dcterms:W3CDTF">2021-06-21T06:46:00Z</dcterms:created>
  <dcterms:modified xsi:type="dcterms:W3CDTF">2021-06-21T07:05:00Z</dcterms:modified>
</cp:coreProperties>
</file>